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25362" w14:textId="60FA6B37" w:rsidR="001B2CAD" w:rsidRDefault="00B67C23" w:rsidP="00763ABC">
      <w:pPr>
        <w:pStyle w:val="Title"/>
        <w:jc w:val="center"/>
      </w:pPr>
      <w:r>
        <w:t>G</w:t>
      </w:r>
      <w:bookmarkStart w:id="0" w:name="_GoBack"/>
      <w:bookmarkEnd w:id="0"/>
      <w:r>
        <w:t>oogle’s</w:t>
      </w:r>
      <w:r w:rsidR="008D6751">
        <w:t xml:space="preserve"> Cloud Computing</w:t>
      </w:r>
      <w:r>
        <w:t xml:space="preserve"> Platform</w:t>
      </w:r>
      <w:r w:rsidR="002D6095">
        <w:t xml:space="preserve"> Adoption</w:t>
      </w:r>
    </w:p>
    <w:p w14:paraId="01F272BA" w14:textId="77777777" w:rsidR="001B2CAD" w:rsidRPr="006E6688" w:rsidRDefault="001B2CAD" w:rsidP="001B2CAD"/>
    <w:p w14:paraId="4D27EDFC" w14:textId="77777777" w:rsidR="001B2CAD" w:rsidRPr="006E6688" w:rsidRDefault="001B2CAD" w:rsidP="001B2CAD"/>
    <w:p w14:paraId="0FE1C108" w14:textId="77777777" w:rsidR="001B2CAD" w:rsidRPr="006E6688" w:rsidRDefault="001B2CAD" w:rsidP="001B2CAD"/>
    <w:p w14:paraId="62B70A46" w14:textId="77777777" w:rsidR="001B2CAD" w:rsidRPr="006E6688" w:rsidRDefault="001B2CAD" w:rsidP="001B2CAD"/>
    <w:p w14:paraId="23120C61" w14:textId="77777777" w:rsidR="001B2CAD" w:rsidRPr="006E6688" w:rsidRDefault="001B2CAD" w:rsidP="001B2CAD"/>
    <w:p w14:paraId="06719CC4" w14:textId="77777777" w:rsidR="001B2CAD" w:rsidRPr="006E6688" w:rsidRDefault="001B2CAD" w:rsidP="001B2CAD"/>
    <w:p w14:paraId="4F97AF2B" w14:textId="77777777" w:rsidR="001B2CAD" w:rsidRDefault="001B2CAD" w:rsidP="001B2CAD"/>
    <w:p w14:paraId="0927E5A8" w14:textId="77777777" w:rsidR="001B2CAD" w:rsidRDefault="001B2CAD" w:rsidP="001B2CAD"/>
    <w:p w14:paraId="5AA21A1F" w14:textId="77777777" w:rsidR="001B2CAD" w:rsidRDefault="001B2CAD" w:rsidP="001B2CAD"/>
    <w:p w14:paraId="17D10B07" w14:textId="77777777" w:rsidR="001B2CAD" w:rsidRDefault="001B2CAD" w:rsidP="001B2CAD"/>
    <w:p w14:paraId="49A0D75F" w14:textId="77777777" w:rsidR="001B2CAD" w:rsidRDefault="001B2CAD" w:rsidP="001B2CAD"/>
    <w:p w14:paraId="3A732A75" w14:textId="0C077494" w:rsidR="001B2CAD" w:rsidRDefault="00A33D06" w:rsidP="00A33D06">
      <w:pPr>
        <w:jc w:val="center"/>
      </w:pPr>
      <w:r>
        <w:t>Presented For: Dr Sara Bilal</w:t>
      </w:r>
    </w:p>
    <w:p w14:paraId="150FF85B" w14:textId="58C03CB5" w:rsidR="00A33D06" w:rsidRDefault="00A33D06" w:rsidP="00A33D06">
      <w:pPr>
        <w:jc w:val="center"/>
      </w:pPr>
      <w:r>
        <w:t>Presented By: Jayson Cocks</w:t>
      </w:r>
    </w:p>
    <w:p w14:paraId="61E5D45A" w14:textId="5EDBB022" w:rsidR="00A33D06" w:rsidRDefault="00A33D06" w:rsidP="00A33D06">
      <w:pPr>
        <w:jc w:val="center"/>
      </w:pPr>
      <w:r>
        <w:t>Date of Submission 8/4/19</w:t>
      </w:r>
    </w:p>
    <w:p w14:paraId="6F30A743" w14:textId="77777777" w:rsidR="001B2CAD" w:rsidRDefault="001B2CAD" w:rsidP="001B2CAD"/>
    <w:p w14:paraId="388DB099" w14:textId="77777777" w:rsidR="001B2CAD" w:rsidRDefault="001B2CAD" w:rsidP="001B2CAD"/>
    <w:p w14:paraId="2EBCAFC8" w14:textId="77777777" w:rsidR="001B2CAD" w:rsidRDefault="001B2CAD" w:rsidP="001B2CAD"/>
    <w:p w14:paraId="17B0491A" w14:textId="77777777" w:rsidR="001B2CAD" w:rsidRDefault="001B2CAD" w:rsidP="001B2CAD"/>
    <w:p w14:paraId="60F11BD2" w14:textId="77777777" w:rsidR="001B2CAD" w:rsidRDefault="001B2CAD" w:rsidP="001B2CAD"/>
    <w:p w14:paraId="1CC53C08" w14:textId="77777777" w:rsidR="001B2CAD" w:rsidRDefault="001B2CAD" w:rsidP="001B2CAD"/>
    <w:p w14:paraId="559CB23B" w14:textId="77777777" w:rsidR="001B2CAD" w:rsidRDefault="001B2CAD" w:rsidP="001B2CAD"/>
    <w:p w14:paraId="7E9EC5BA" w14:textId="3CA6A4FB" w:rsidR="001B2CAD" w:rsidRDefault="001B2CAD" w:rsidP="001B2CAD"/>
    <w:p w14:paraId="60140FD1" w14:textId="7CAFAE92" w:rsidR="006E6688" w:rsidRDefault="006E6688" w:rsidP="001B2CAD"/>
    <w:p w14:paraId="7AC91B95" w14:textId="10342FC6" w:rsidR="006E6688" w:rsidRDefault="006E6688" w:rsidP="001B2CAD"/>
    <w:p w14:paraId="3D197028" w14:textId="13F09556" w:rsidR="006E6688" w:rsidRDefault="006E6688" w:rsidP="001B2CAD"/>
    <w:p w14:paraId="0F9DBFD0" w14:textId="31D4518D" w:rsidR="006E6688" w:rsidRDefault="006E6688" w:rsidP="001B2CAD"/>
    <w:p w14:paraId="39495089" w14:textId="4CA36818" w:rsidR="006E6688" w:rsidRDefault="006E6688" w:rsidP="001B2CAD"/>
    <w:p w14:paraId="10EB3136" w14:textId="77777777" w:rsidR="00E53199" w:rsidRDefault="00E53199" w:rsidP="001B2CAD"/>
    <w:p w14:paraId="2C147605" w14:textId="77777777" w:rsidR="001B2CAD" w:rsidRDefault="001B2CAD" w:rsidP="00E22D56">
      <w:pPr>
        <w:pStyle w:val="Heading1"/>
        <w:spacing w:line="360" w:lineRule="auto"/>
      </w:pPr>
      <w:r>
        <w:lastRenderedPageBreak/>
        <w:t>Abstract</w:t>
      </w:r>
    </w:p>
    <w:p w14:paraId="232908CE" w14:textId="3199459E" w:rsidR="006F693C" w:rsidRDefault="0084202B" w:rsidP="00E22D56">
      <w:pPr>
        <w:spacing w:line="360" w:lineRule="auto"/>
      </w:pPr>
      <w:r>
        <w:t xml:space="preserve">Cloud computing is an online collection of services and resources that allows the user to forgo hardware and software installation. Google is the cloud provider and the consumer is a medium sized clothing retailer. Google Cloud Platform is a public cloud that is available for use by the public while under the ownership of Google. </w:t>
      </w:r>
      <w:r w:rsidR="00D65CA8">
        <w:t xml:space="preserve">Google Cloud Platform benefits from being developed by Google due to their </w:t>
      </w:r>
      <w:r w:rsidR="00367F2C">
        <w:t>enormous amount of resources and money at their disposal, and by having years of experience in the IT field.</w:t>
      </w:r>
      <w:r w:rsidR="00FA4F48">
        <w:t xml:space="preserve"> The three delivery models available are serverless computing, </w:t>
      </w:r>
      <w:r w:rsidR="00A277BD">
        <w:t>platform as a service (</w:t>
      </w:r>
      <w:r w:rsidR="00FA4F48">
        <w:t>PaaS</w:t>
      </w:r>
      <w:r w:rsidR="00A277BD">
        <w:t>)</w:t>
      </w:r>
      <w:r w:rsidR="00FA4F48">
        <w:t xml:space="preserve"> and </w:t>
      </w:r>
      <w:r w:rsidR="00A277BD">
        <w:t>infrastructure as a service (</w:t>
      </w:r>
      <w:r w:rsidR="00FA4F48">
        <w:t>IaaS</w:t>
      </w:r>
      <w:r w:rsidR="00A277BD">
        <w:t>)</w:t>
      </w:r>
      <w:r w:rsidR="00FA4F48">
        <w:t>.</w:t>
      </w:r>
      <w:r w:rsidR="00956C51">
        <w:t xml:space="preserve"> They each provide the consumer with varying ways of making use of the services provided but can be combined to mix their unique features. </w:t>
      </w:r>
      <w:r w:rsidR="006F693C">
        <w:t>A prevalent issue with cloud computing is about the trust that the consumer places within Google, believing that they are able to provide the necessary security for their sensitive data.</w:t>
      </w:r>
      <w:r w:rsidR="009E2E00">
        <w:t xml:space="preserve"> Google greatly benefits from using cloud computing as it </w:t>
      </w:r>
      <w:r w:rsidR="00F72030">
        <w:t xml:space="preserve">eliminates the need for installing software and maintaining security for individual </w:t>
      </w:r>
      <w:r w:rsidR="0062433F">
        <w:t>computers, and</w:t>
      </w:r>
      <w:r w:rsidR="00F72030">
        <w:t xml:space="preserve"> </w:t>
      </w:r>
      <w:r w:rsidR="0062433F">
        <w:t xml:space="preserve">by </w:t>
      </w:r>
      <w:r w:rsidR="00F72030">
        <w:t xml:space="preserve">reducing the amount of networking hardware needed as they are available as services on the cloud. </w:t>
      </w:r>
      <w:r w:rsidR="0062433F">
        <w:t xml:space="preserve">The consumer’s needs consist of a method of developing a web and mobile application, as well as storing the data of their customers, employees and employers. The consumer would be better off using Google Cloud Platform over AWS as the cost of operations is more affordable. </w:t>
      </w:r>
    </w:p>
    <w:p w14:paraId="32211A8E" w14:textId="387A5AA7" w:rsidR="001B2CAD" w:rsidRDefault="001B2CAD" w:rsidP="00E22D56">
      <w:pPr>
        <w:pStyle w:val="Heading1"/>
        <w:spacing w:line="360" w:lineRule="auto"/>
      </w:pPr>
      <w:r>
        <w:t>Introduction</w:t>
      </w:r>
    </w:p>
    <w:p w14:paraId="4055F2ED" w14:textId="6083FA5E" w:rsidR="00773371" w:rsidRPr="001C1DC8" w:rsidRDefault="001C1DC8" w:rsidP="00E22D56">
      <w:pPr>
        <w:spacing w:line="360" w:lineRule="auto"/>
      </w:pPr>
      <w:r>
        <w:t>This report will</w:t>
      </w:r>
      <w:r w:rsidR="00CA69E9">
        <w:t xml:space="preserve"> contain a </w:t>
      </w:r>
      <w:r w:rsidR="009A54FB">
        <w:t>background</w:t>
      </w:r>
      <w:r w:rsidR="00CA69E9">
        <w:t xml:space="preserve"> of </w:t>
      </w:r>
      <w:r w:rsidR="002743E8">
        <w:t xml:space="preserve">what </w:t>
      </w:r>
      <w:r w:rsidR="00715731">
        <w:t>cloud computing</w:t>
      </w:r>
      <w:r w:rsidR="002743E8">
        <w:t xml:space="preserve"> is</w:t>
      </w:r>
      <w:r w:rsidR="00715731">
        <w:t xml:space="preserve">; however, the primary focus will be on </w:t>
      </w:r>
      <w:r>
        <w:t>the adoption</w:t>
      </w:r>
      <w:r w:rsidR="006C7ECB">
        <w:t xml:space="preserve"> and utilisation</w:t>
      </w:r>
      <w:r>
        <w:t xml:space="preserve"> of cloud computing technology </w:t>
      </w:r>
      <w:r w:rsidR="00D27821">
        <w:t xml:space="preserve">in the domain of </w:t>
      </w:r>
      <w:r w:rsidR="00026EFF">
        <w:t>a retailer</w:t>
      </w:r>
      <w:r w:rsidR="00D27821">
        <w:t xml:space="preserve">. </w:t>
      </w:r>
      <w:r w:rsidR="00604799">
        <w:t xml:space="preserve">The aspects of adoption that will be covered in this report involve infrastructure and technology, delivery models, issues and challenges, the impact on stakeholders, and consumer needs and specifications. </w:t>
      </w:r>
      <w:r w:rsidR="00C66221">
        <w:t>Google will be used as the cloud provider with their service “Google Cloud Platform”.</w:t>
      </w:r>
      <w:r w:rsidR="001176D0">
        <w:t xml:space="preserve"> The consumer will be a medium sized clothing retailer.</w:t>
      </w:r>
      <w:r w:rsidR="00CA69E9">
        <w:t xml:space="preserve"> A comparison between Google Cloud Platform and Amazon Web Services (AWS) will be made while determining which provider is better suited for the domain. </w:t>
      </w:r>
    </w:p>
    <w:p w14:paraId="356B3E61" w14:textId="09635A0C" w:rsidR="001B2CAD" w:rsidRDefault="001B2CAD" w:rsidP="00E22D56">
      <w:pPr>
        <w:pStyle w:val="Heading1"/>
        <w:spacing w:line="360" w:lineRule="auto"/>
      </w:pPr>
      <w:r>
        <w:t>Background</w:t>
      </w:r>
    </w:p>
    <w:p w14:paraId="53A06F94" w14:textId="1B594EFF" w:rsidR="00D07F3F" w:rsidRDefault="00245314" w:rsidP="00E22D56">
      <w:pPr>
        <w:spacing w:line="360" w:lineRule="auto"/>
      </w:pPr>
      <w:r>
        <w:t xml:space="preserve">Cloud Computing is </w:t>
      </w:r>
      <w:r w:rsidR="00DB590E">
        <w:t xml:space="preserve">a collective service that encapsulates many computing resources including storage, security, networks, application software, databases, servers, etc. </w:t>
      </w:r>
      <w:r w:rsidR="00C868C6">
        <w:t xml:space="preserve">This allows for fast and easy access to any resources and services that a user may need through the </w:t>
      </w:r>
      <w:r w:rsidR="001C1633">
        <w:t>internet</w:t>
      </w:r>
      <w:r w:rsidR="00C868C6">
        <w:t xml:space="preserve"> without the need for one off payments and installations. </w:t>
      </w:r>
      <w:r w:rsidR="00A078C4">
        <w:t xml:space="preserve">Using the cloud requires little communication with the service provider </w:t>
      </w:r>
      <w:r w:rsidR="00761E14">
        <w:fldChar w:fldCharType="begin"/>
      </w:r>
      <w:r w:rsidR="00684601">
        <w:instrText xml:space="preserve"> ADDIN ZOTERO_ITEM CSL_CITATION {"citationID":"GA31wnIG","properties":{"formattedCitation":"(Mell &amp; Grance, 2011)","plainCitation":"(Mell &amp; Grance, 2011)","noteIndex":0},"citationItems":[{"id":64,"uris":["http://zotero.org/users/local/eQbnuOx8/items/X7MDAFG5"],"uri":["http://zotero.org/users/local/eQbnuOx8/items/X7MDAFG5"],"itemData":{"id":64,"type":"article-journal","title":"The NIST Definition of Cloud Computing","container-title":"National Institute of Standards and Technology","page":"7","source":"Zotero","language":"en","author":[{"family":"Mell","given":"Peter"},{"family":"Grance","given":"Timothy"}],"issued":{"date-parts":[["2011"]]}}}],"schema":"https://github.com/citation-style-language/schema/raw/master/csl-citation.json"} </w:instrText>
      </w:r>
      <w:r w:rsidR="00761E14">
        <w:fldChar w:fldCharType="separate"/>
      </w:r>
      <w:r w:rsidR="00684601" w:rsidRPr="00684601">
        <w:rPr>
          <w:rFonts w:ascii="Calibri" w:hAnsi="Calibri" w:cs="Calibri"/>
        </w:rPr>
        <w:t>(Mell &amp; Grance, 2011)</w:t>
      </w:r>
      <w:r w:rsidR="00761E14">
        <w:fldChar w:fldCharType="end"/>
      </w:r>
      <w:r w:rsidR="009C4A77">
        <w:t>.</w:t>
      </w:r>
    </w:p>
    <w:p w14:paraId="46F01308" w14:textId="285E0EBB" w:rsidR="009C4A77" w:rsidRDefault="009C4A77" w:rsidP="00E22D56">
      <w:pPr>
        <w:spacing w:line="360" w:lineRule="auto"/>
      </w:pPr>
      <w:r>
        <w:lastRenderedPageBreak/>
        <w:t xml:space="preserve">There are four models of deployment for cloud computing, private, community, public and hybrid. Google Cloud Platform is categorised as a public cloud model as it is available for use by the general public while staying under ownership of </w:t>
      </w:r>
      <w:r w:rsidR="00D35E78">
        <w:t>a private company</w:t>
      </w:r>
      <w:r w:rsidR="00604799">
        <w:t>, with that being</w:t>
      </w:r>
      <w:r w:rsidR="00D35E78">
        <w:t xml:space="preserve"> </w:t>
      </w:r>
      <w:r>
        <w:t xml:space="preserve">Google </w:t>
      </w:r>
      <w:r w:rsidR="00A552DE">
        <w:fldChar w:fldCharType="begin"/>
      </w:r>
      <w:r w:rsidR="00133F36">
        <w:instrText xml:space="preserve"> ADDIN ZOTERO_ITEM CSL_CITATION {"citationID":"YLDevTF0","properties":{"formattedCitation":"(Krishnan &amp; Gonzalez, 2015; Mell &amp; Grance, 2011)","plainCitation":"(Krishnan &amp; Gonzalez, 2015; Mell &amp; Grance, 2011)","noteIndex":0},"citationItems":[{"id":55,"uris":["http://zotero.org/users/local/eQbnuOx8/items/5SX9LIKA"],"uri":["http://zotero.org/users/local/eQbnuOx8/items/5SX9LIKA"],"itemData":{"id":55,"type":"chapter","title":"The google cloud platform difference","container-title":"Building Your Next Big Thing with Google Cloud Platform: A Guide for Developers and Enterprise Architects","publisher":"Apress","publisher-place":"Berkeley, CA","page":"3-12","source":"Springer Link","event-place":"Berkeley, CA","abstract":"Cloud computing as a vision is just 54 years young in 2015 (much older than either of this book’s authors!). In 1961, John McCarthy introduced the idea of “computation being delivered as a public utility.” Over the next five decades, various technological innovations enabled today’s cloud computing, including the following:","URL":"https://doi.org/10.1007/978-1-4842-1004-8_1","ISBN":"978-1-4842-1004-8","note":"DOI: 10.1007/978-1-4842-1004-8_1","language":"en","author":[{"family":"Krishnan","given":"S. P. T."},{"family":"Gonzalez","given":"Jose L. Ugia"}],"editor":[{"family":"Krishnan","given":"S. P. T."},{"family":"Gonzalez","given":"Jose L. Ugia"}],"issued":{"date-parts":[["2015"]]},"accessed":{"date-parts":[["2019",3,11]]}}},{"id":64,"uris":["http://zotero.org/users/local/eQbnuOx8/items/X7MDAFG5"],"uri":["http://zotero.org/users/local/eQbnuOx8/items/X7MDAFG5"],"itemData":{"id":64,"type":"article-journal","title":"The NIST Definition of Cloud Computing","container-title":"National Institute of Standards and Technology","page":"7","source":"Zotero","language":"en","author":[{"family":"Mell","given":"Peter"},{"family":"Grance","given":"Timothy"}],"issued":{"date-parts":[["2011"]]}}}],"schema":"https://github.com/citation-style-language/schema/raw/master/csl-citation.json"} </w:instrText>
      </w:r>
      <w:r w:rsidR="00A552DE">
        <w:fldChar w:fldCharType="separate"/>
      </w:r>
      <w:r w:rsidR="00A552DE" w:rsidRPr="00A552DE">
        <w:rPr>
          <w:rFonts w:ascii="Calibri" w:hAnsi="Calibri" w:cs="Calibri"/>
        </w:rPr>
        <w:t>(Krishnan &amp; Gonzalez, 2015; Mell &amp; Grance, 2011)</w:t>
      </w:r>
      <w:r w:rsidR="00A552DE">
        <w:fldChar w:fldCharType="end"/>
      </w:r>
      <w:r w:rsidR="00A552DE">
        <w:t>.</w:t>
      </w:r>
    </w:p>
    <w:p w14:paraId="6463B94C" w14:textId="77777777" w:rsidR="001B2CAD" w:rsidRDefault="001B2CAD" w:rsidP="00E22D56">
      <w:pPr>
        <w:pStyle w:val="Heading1"/>
        <w:spacing w:line="360" w:lineRule="auto"/>
      </w:pPr>
      <w:r>
        <w:t>Discussion</w:t>
      </w:r>
    </w:p>
    <w:p w14:paraId="60C8906B" w14:textId="53121DE8" w:rsidR="001B2CAD" w:rsidRDefault="002A272B" w:rsidP="00E22D56">
      <w:pPr>
        <w:pStyle w:val="Heading2"/>
        <w:spacing w:line="360" w:lineRule="auto"/>
      </w:pPr>
      <w:r>
        <w:t>Infrastructure and Technology</w:t>
      </w:r>
    </w:p>
    <w:p w14:paraId="5673119D" w14:textId="233D5AAF" w:rsidR="00E879FC" w:rsidRDefault="00A516BC" w:rsidP="00E22D56">
      <w:pPr>
        <w:spacing w:line="360" w:lineRule="auto"/>
      </w:pPr>
      <w:r>
        <w:t xml:space="preserve">Google Cloud Platform benefits from being developed by Google due to their enormous infrastructure that is also being used for </w:t>
      </w:r>
      <w:r w:rsidR="00C4360A">
        <w:t xml:space="preserve">all of their services including Google Search. Google’s infrastructure is one of the most wide-ranging networks across the world, this allows them to fully support and maintain their cloud network for all the consumers. Their infrastructure has plenty of resources to allocate between Google Cloud Platform and other services </w:t>
      </w:r>
      <w:r w:rsidR="0083700C">
        <w:fldChar w:fldCharType="begin"/>
      </w:r>
      <w:r w:rsidR="00133F36">
        <w:instrText xml:space="preserve"> ADDIN ZOTERO_ITEM CSL_CITATION {"citationID":"24J9YJJG","properties":{"formattedCitation":"(Krishnan &amp; Gonzalez, 2015)","plainCitation":"(Krishnan &amp; Gonzalez, 2015)","noteIndex":0},"citationItems":[{"id":55,"uris":["http://zotero.org/users/local/eQbnuOx8/items/5SX9LIKA"],"uri":["http://zotero.org/users/local/eQbnuOx8/items/5SX9LIKA"],"itemData":{"id":55,"type":"chapter","title":"The google cloud platform difference","container-title":"Building Your Next Big Thing with Google Cloud Platform: A Guide for Developers and Enterprise Architects","publisher":"Apress","publisher-place":"Berkeley, CA","page":"3-12","source":"Springer Link","event-place":"Berkeley, CA","abstract":"Cloud computing as a vision is just 54 years young in 2015 (much older than either of this book’s authors!). In 1961, John McCarthy introduced the idea of “computation being delivered as a public utility.” Over the next five decades, various technological innovations enabled today’s cloud computing, including the following:","URL":"https://doi.org/10.1007/978-1-4842-1004-8_1","ISBN":"978-1-4842-1004-8","note":"DOI: 10.1007/978-1-4842-1004-8_1","language":"en","author":[{"family":"Krishnan","given":"S. P. T."},{"family":"Gonzalez","given":"Jose L. Ugia"}],"editor":[{"family":"Krishnan","given":"S. P. T."},{"family":"Gonzalez","given":"Jose L. Ugia"}],"issued":{"date-parts":[["2015"]]},"accessed":{"date-parts":[["2019",3,11]]}}}],"schema":"https://github.com/citation-style-language/schema/raw/master/csl-citation.json"} </w:instrText>
      </w:r>
      <w:r w:rsidR="0083700C">
        <w:fldChar w:fldCharType="separate"/>
      </w:r>
      <w:r w:rsidR="0083700C" w:rsidRPr="0083700C">
        <w:rPr>
          <w:rFonts w:ascii="Calibri" w:hAnsi="Calibri" w:cs="Calibri"/>
        </w:rPr>
        <w:t>(Krishnan &amp; Gonzalez, 2015)</w:t>
      </w:r>
      <w:r w:rsidR="0083700C">
        <w:fldChar w:fldCharType="end"/>
      </w:r>
      <w:r w:rsidR="00262014">
        <w:t>.</w:t>
      </w:r>
    </w:p>
    <w:p w14:paraId="373C108B" w14:textId="08BCC95C" w:rsidR="00E82B83" w:rsidRDefault="00CD09FF" w:rsidP="00E22D56">
      <w:pPr>
        <w:spacing w:line="360" w:lineRule="auto"/>
      </w:pPr>
      <w:r>
        <w:t xml:space="preserve">Google Cloud Platform offers consumers </w:t>
      </w:r>
      <w:r w:rsidR="00F96696">
        <w:t>a variety of more than 90 services, their major services include app engine for app development, compute engine offering virtual machines, cloud storage for storing objects, and cloud SQL offering MySQL and Post</w:t>
      </w:r>
      <w:r w:rsidR="00BA7FA6">
        <w:t xml:space="preserve">greSQL databases. The services on offer can be used individually or in unison with the other services. </w:t>
      </w:r>
      <w:r w:rsidR="001D57DF">
        <w:t>Automatic scalability based on traffic is a function of numerous services that reduces the cost of deployment and improves their efficiency in use</w:t>
      </w:r>
      <w:r w:rsidR="007B624A">
        <w:t xml:space="preserve"> </w:t>
      </w:r>
      <w:r w:rsidR="00A552DE">
        <w:fldChar w:fldCharType="begin"/>
      </w:r>
      <w:r w:rsidR="004D1151">
        <w:instrText xml:space="preserve"> ADDIN ZOTERO_ITEM CSL_CITATION {"citationID":"sM6eaza4","properties":{"formattedCitation":"(Google, n.d.-b; Orvas, 2018)","plainCitation":"(Google, n.d.-b; Orvas, 2018)","noteIndex":0},"citationItems":[{"id":69,"uris":["http://zotero.org/users/local/eQbnuOx8/items/5E2323JR"],"uri":["http://zotero.org/users/local/eQbnuOx8/items/5E2323JR"],"itemData":{"id":69,"type":"report","title":"Moving servers to Google Cloud Platform","publisher":"Haaga-Helia University","publisher-place":"Helsinki, Finland","page":"39","genre":"Thesis","source":"Zotero","event-place":"Helsinki, Finland","language":"en","author":[{"family":"Orvas","given":"Eelis"}],"issued":{"date-parts":[["2018"]]}}},{"id":75,"uris":["http://zotero.org/users/local/eQbnuOx8/items/YHI4KQC6"],"uri":["http://zotero.org/users/local/eQbnuOx8/items/YHI4KQC6"],"itemData":{"id":75,"type":"webpage","title":"Products &amp; services","container-title":"Google Cloud","abstract":"Google Cloud's products &amp; services, including Google Cloud Platform, G Suite, Maps Platform &amp; Identity, supply your business with the technology to move forward.","URL":"https://cloud.google.com/products/","language":"en","author":[{"family":"Google","given":""}],"accessed":{"date-parts":[["2019",3,12]]}}}],"schema":"https://github.com/citation-style-language/schema/raw/master/csl-citation.json"} </w:instrText>
      </w:r>
      <w:r w:rsidR="00A552DE">
        <w:fldChar w:fldCharType="separate"/>
      </w:r>
      <w:r w:rsidR="00643361" w:rsidRPr="00643361">
        <w:rPr>
          <w:rFonts w:ascii="Calibri" w:hAnsi="Calibri" w:cs="Calibri"/>
        </w:rPr>
        <w:t>(Google, n.d.-b; Orvas, 2018)</w:t>
      </w:r>
      <w:r w:rsidR="00A552DE">
        <w:fldChar w:fldCharType="end"/>
      </w:r>
      <w:r w:rsidR="007B624A">
        <w:t>.</w:t>
      </w:r>
    </w:p>
    <w:p w14:paraId="2ACADD10" w14:textId="5636D245" w:rsidR="00D45B9C" w:rsidRPr="00E879FC" w:rsidRDefault="00D45B9C" w:rsidP="00E22D56">
      <w:pPr>
        <w:spacing w:line="360" w:lineRule="auto"/>
      </w:pPr>
      <w:r>
        <w:t xml:space="preserve">Various storage services on Google Cloud Platform can be used in conjunction with Google App Engine such as Google Cloud SQL and Google Cloud Datastore with the former serving MySQL and PostgreSQL, and the latter being a schema less database </w:t>
      </w:r>
      <w:r>
        <w:fldChar w:fldCharType="begin"/>
      </w:r>
      <w:r w:rsidR="004D1151">
        <w:instrText xml:space="preserve"> ADDIN ZOTERO_ITEM CSL_CITATION {"citationID":"BeNCLImg","properties":{"formattedCitation":"(Google, n.d.-a)","plainCitation":"(Google, n.d.-a)","noteIndex":0},"citationItems":[{"id":121,"uris":["http://zotero.org/users/local/eQbnuOx8/items/K6ZWII8A"],"uri":["http://zotero.org/users/local/eQbnuOx8/items/K6ZWII8A"],"itemData":{"id":121,"type":"webpage","title":"About the GCP services | Overview","container-title":"Google Cloud","URL":"https://cloud.google.com/docs/overview/cloud-platform-services","language":"en","author":[{"family":"Google","given":""}],"accessed":{"date-parts":[["2019",3,18]]}}}],"schema":"https://github.com/citation-style-language/schema/raw/master/csl-citation.json"} </w:instrText>
      </w:r>
      <w:r>
        <w:fldChar w:fldCharType="separate"/>
      </w:r>
      <w:r w:rsidRPr="00D45B9C">
        <w:rPr>
          <w:rFonts w:ascii="Calibri" w:hAnsi="Calibri" w:cs="Calibri"/>
        </w:rPr>
        <w:t>(Google, n.d.-a)</w:t>
      </w:r>
      <w:r>
        <w:fldChar w:fldCharType="end"/>
      </w:r>
      <w:r>
        <w:t>.</w:t>
      </w:r>
    </w:p>
    <w:p w14:paraId="079AC8C1" w14:textId="6A16817A" w:rsidR="002A272B" w:rsidRDefault="002A272B" w:rsidP="00E22D56">
      <w:pPr>
        <w:pStyle w:val="Heading2"/>
        <w:spacing w:line="360" w:lineRule="auto"/>
      </w:pPr>
      <w:r>
        <w:t>Delivery Models</w:t>
      </w:r>
    </w:p>
    <w:p w14:paraId="7C721EED" w14:textId="40F4B746" w:rsidR="00E879FC" w:rsidRDefault="00A5785B" w:rsidP="00E22D56">
      <w:pPr>
        <w:spacing w:line="360" w:lineRule="auto"/>
      </w:pPr>
      <w:r>
        <w:t xml:space="preserve">Google Cloud Platform offers three delivery models, being Infrastructure as a </w:t>
      </w:r>
      <w:r w:rsidR="00F56062">
        <w:t>s</w:t>
      </w:r>
      <w:r>
        <w:t xml:space="preserve">ervice (IaaS), Platform as a </w:t>
      </w:r>
      <w:r w:rsidR="00F56062">
        <w:t>s</w:t>
      </w:r>
      <w:r>
        <w:t>ervice (PaaS) and Serverless computing.</w:t>
      </w:r>
      <w:r w:rsidR="00105FA6">
        <w:t xml:space="preserve"> </w:t>
      </w:r>
      <w:r w:rsidR="00ED1B4D">
        <w:t>Serverless computing is presented through the service Google Cloud Functions</w:t>
      </w:r>
      <w:r w:rsidR="0020043B">
        <w:t xml:space="preserve">, which is also known as a </w:t>
      </w:r>
      <w:r w:rsidR="00A04B57">
        <w:t xml:space="preserve">Function as a service (FaaS). Google Cloud Functions offers a serverless environment </w:t>
      </w:r>
      <w:r w:rsidR="00B857ED">
        <w:t>that allows users to execute various cloud services by attaching functions to an event</w:t>
      </w:r>
      <w:r w:rsidR="00643361">
        <w:t xml:space="preserve"> </w:t>
      </w:r>
      <w:r w:rsidR="00643361">
        <w:fldChar w:fldCharType="begin"/>
      </w:r>
      <w:r w:rsidR="004D1151">
        <w:instrText xml:space="preserve"> ADDIN ZOTERO_ITEM CSL_CITATION {"citationID":"zCpBYoWh","properties":{"formattedCitation":"(Google, n.d.-a)","plainCitation":"(Google, n.d.-a)","noteIndex":0},"citationItems":[{"id":121,"uris":["http://zotero.org/users/local/eQbnuOx8/items/K6ZWII8A"],"uri":["http://zotero.org/users/local/eQbnuOx8/items/K6ZWII8A"],"itemData":{"id":121,"type":"webpage","title":"About the GCP services | Overview","container-title":"Google Cloud","URL":"https://cloud.google.com/docs/overview/cloud-platform-services","language":"en","author":[{"family":"Google","given":""}],"accessed":{"date-parts":[["2019",3,18]]}}}],"schema":"https://github.com/citation-style-language/schema/raw/master/csl-citation.json"} </w:instrText>
      </w:r>
      <w:r w:rsidR="00643361">
        <w:fldChar w:fldCharType="separate"/>
      </w:r>
      <w:r w:rsidR="00643361" w:rsidRPr="00643361">
        <w:rPr>
          <w:rFonts w:ascii="Calibri" w:hAnsi="Calibri" w:cs="Calibri"/>
        </w:rPr>
        <w:t>(Google, n.d.-a)</w:t>
      </w:r>
      <w:r w:rsidR="00643361">
        <w:fldChar w:fldCharType="end"/>
      </w:r>
      <w:r w:rsidR="00262014">
        <w:t>.</w:t>
      </w:r>
    </w:p>
    <w:p w14:paraId="7F36EAC5" w14:textId="4E7A3137" w:rsidR="003B7478" w:rsidRDefault="00E56F02" w:rsidP="00E22D56">
      <w:pPr>
        <w:spacing w:line="360" w:lineRule="auto"/>
      </w:pPr>
      <w:r>
        <w:t xml:space="preserve">PaaS is presented through Google App </w:t>
      </w:r>
      <w:r w:rsidR="00BD1263">
        <w:t>Engine;</w:t>
      </w:r>
      <w:r>
        <w:t xml:space="preserve"> resource management is handled through Google allowing the user to focus on the tasks at hand without needing to concern themselves with how their resources should be used.</w:t>
      </w:r>
      <w:r w:rsidR="008D058B">
        <w:t xml:space="preserve"> An example involves automatically scaling resources based on the incoming traffic to an application.</w:t>
      </w:r>
      <w:r w:rsidR="00FE4991">
        <w:t xml:space="preserve"> A wide range of languages can be used for building applications </w:t>
      </w:r>
      <w:r w:rsidR="00FE4991">
        <w:lastRenderedPageBreak/>
        <w:t xml:space="preserve">through either the standard environment or flexible environment runtimes. </w:t>
      </w:r>
      <w:r w:rsidR="008D058B">
        <w:t>Standard includes Python, Java, Node.js, PHP and Go, flexible includes those languages as well as Ruby and .NET. A custom runtime could also be implemented to allow for any other type of language to be used</w:t>
      </w:r>
      <w:r w:rsidR="00473820">
        <w:t xml:space="preserve"> </w:t>
      </w:r>
      <w:r w:rsidR="00473820">
        <w:fldChar w:fldCharType="begin"/>
      </w:r>
      <w:r w:rsidR="004D1151">
        <w:instrText xml:space="preserve"> ADDIN ZOTERO_ITEM CSL_CITATION {"citationID":"NQ0zFKax","properties":{"formattedCitation":"(Google, n.d.-a)","plainCitation":"(Google, n.d.-a)","noteIndex":0},"citationItems":[{"id":121,"uris":["http://zotero.org/users/local/eQbnuOx8/items/K6ZWII8A"],"uri":["http://zotero.org/users/local/eQbnuOx8/items/K6ZWII8A"],"itemData":{"id":121,"type":"webpage","title":"About the GCP services | Overview","container-title":"Google Cloud","URL":"https://cloud.google.com/docs/overview/cloud-platform-services","language":"en","author":[{"family":"Google","given":""}],"accessed":{"date-parts":[["2019",3,18]]}}}],"schema":"https://github.com/citation-style-language/schema/raw/master/csl-citation.json"} </w:instrText>
      </w:r>
      <w:r w:rsidR="00473820">
        <w:fldChar w:fldCharType="separate"/>
      </w:r>
      <w:r w:rsidR="00473820" w:rsidRPr="00473820">
        <w:rPr>
          <w:rFonts w:ascii="Calibri" w:hAnsi="Calibri" w:cs="Calibri"/>
        </w:rPr>
        <w:t>(Google, n.d.-a)</w:t>
      </w:r>
      <w:r w:rsidR="00473820">
        <w:fldChar w:fldCharType="end"/>
      </w:r>
    </w:p>
    <w:p w14:paraId="3640965A" w14:textId="76F0E038" w:rsidR="00DA4FA1" w:rsidRDefault="00DA4FA1" w:rsidP="00E22D56">
      <w:pPr>
        <w:spacing w:line="360" w:lineRule="auto"/>
      </w:pPr>
      <w:r>
        <w:t xml:space="preserve">IaaS </w:t>
      </w:r>
      <w:r w:rsidR="00473820">
        <w:t>is presented through Google Compute Engine, it provides a complete and extensible infrastructure to be used for any purpose.</w:t>
      </w:r>
      <w:r w:rsidR="007C3774">
        <w:t xml:space="preserve"> The infrastructure is provided by a Virtual Machine (VM) which simulates a real-world network infrastructure, and so all of the resources must be configured and managed by the user. This can be beneficial when a more specialised network environment is needed that cannot be achieved by PaaS.</w:t>
      </w:r>
      <w:r w:rsidR="00983538">
        <w:t xml:space="preserve"> </w:t>
      </w:r>
      <w:r w:rsidR="00176442">
        <w:t xml:space="preserve">Google Cloud Platform does allow the merging of any of the above services to make effective use of their separate functions. </w:t>
      </w:r>
      <w:r w:rsidR="00176442">
        <w:fldChar w:fldCharType="begin"/>
      </w:r>
      <w:r w:rsidR="004D1151">
        <w:instrText xml:space="preserve"> ADDIN ZOTERO_ITEM CSL_CITATION {"citationID":"FpT4A8Vd","properties":{"formattedCitation":"(Google, n.d.-a)","plainCitation":"(Google, n.d.-a)","noteIndex":0},"citationItems":[{"id":121,"uris":["http://zotero.org/users/local/eQbnuOx8/items/K6ZWII8A"],"uri":["http://zotero.org/users/local/eQbnuOx8/items/K6ZWII8A"],"itemData":{"id":121,"type":"webpage","title":"About the GCP services | Overview","container-title":"Google Cloud","URL":"https://cloud.google.com/docs/overview/cloud-platform-services","language":"en","author":[{"family":"Google","given":""}],"accessed":{"date-parts":[["2019",3,18]]}}}],"schema":"https://github.com/citation-style-language/schema/raw/master/csl-citation.json"} </w:instrText>
      </w:r>
      <w:r w:rsidR="00176442">
        <w:fldChar w:fldCharType="separate"/>
      </w:r>
      <w:r w:rsidR="00176442" w:rsidRPr="00176442">
        <w:rPr>
          <w:rFonts w:ascii="Calibri" w:hAnsi="Calibri" w:cs="Calibri"/>
        </w:rPr>
        <w:t>(Google, n.d.-a)</w:t>
      </w:r>
      <w:r w:rsidR="00176442">
        <w:fldChar w:fldCharType="end"/>
      </w:r>
    </w:p>
    <w:p w14:paraId="71208A76" w14:textId="723B1F14" w:rsidR="007340EB" w:rsidRPr="00E879FC" w:rsidRDefault="007340EB" w:rsidP="00E22D56">
      <w:pPr>
        <w:spacing w:line="360" w:lineRule="auto"/>
      </w:pPr>
      <w:r>
        <w:t xml:space="preserve">PaaS would be the better choice for the consumer over IaaS, as the consumer would not need to make use of a specialised network environment. </w:t>
      </w:r>
    </w:p>
    <w:p w14:paraId="02880296" w14:textId="411962BC" w:rsidR="002A272B" w:rsidRDefault="002A272B" w:rsidP="00E22D56">
      <w:pPr>
        <w:pStyle w:val="Heading2"/>
        <w:spacing w:line="360" w:lineRule="auto"/>
      </w:pPr>
      <w:r>
        <w:t>Issues and Challenges</w:t>
      </w:r>
    </w:p>
    <w:p w14:paraId="32AB6E28" w14:textId="17B98420" w:rsidR="008D3AD5" w:rsidRDefault="00CE32FD" w:rsidP="00E22D56">
      <w:pPr>
        <w:spacing w:line="360" w:lineRule="auto"/>
      </w:pPr>
      <w:r>
        <w:t>Due to t</w:t>
      </w:r>
      <w:r w:rsidR="00241A88">
        <w:t xml:space="preserve">he enormous nature of a public cloud it requires a large amount of monetary backing to maintain, and so organisations such as Google usually run them. A survey done by </w:t>
      </w:r>
      <w:r w:rsidR="00241A88">
        <w:fldChar w:fldCharType="begin"/>
      </w:r>
      <w:r w:rsidR="004D1151">
        <w:instrText xml:space="preserve"> ADDIN ZOTERO_ITEM CSL_CITATION {"citationID":"LcVXAZvN","properties":{"formattedCitation":"(IDG Communications, 2018)","plainCitation":"(IDG Communications, 2018)","noteIndex":0},"citationItems":[{"id":78,"uris":["http://zotero.org/users/local/eQbnuOx8/items/6XSVGCSP"],"uri":["http://zotero.org/users/local/eQbnuOx8/items/6XSVGCSP"],"itemData":{"id":78,"type":"webpage","title":"2018 Cloud computing survey • IDG","container-title":"IDG","abstract":"2018 IDG Cloud Computing Survey explores usage plans across various cloud service models, investments, and business drivers behind cloud adoption.","URL":"https://www.idg.com/tools-for-marketers/2018-cloud-computing-survey/","language":"en-US","author":[{"family":"IDG Communications","given":""}],"issued":{"date-parts":[["2018"]]},"accessed":{"date-parts":[["2019",3,12]]}}}],"schema":"https://github.com/citation-style-language/schema/raw/master/csl-citation.json"} </w:instrText>
      </w:r>
      <w:r w:rsidR="00241A88">
        <w:fldChar w:fldCharType="separate"/>
      </w:r>
      <w:r w:rsidR="00A6006B" w:rsidRPr="00A6006B">
        <w:rPr>
          <w:rFonts w:ascii="Calibri" w:hAnsi="Calibri" w:cs="Calibri"/>
        </w:rPr>
        <w:t>(IDG Communications, 2018)</w:t>
      </w:r>
      <w:r w:rsidR="00241A88">
        <w:fldChar w:fldCharType="end"/>
      </w:r>
      <w:r w:rsidR="00241A88">
        <w:t xml:space="preserve"> shows that “</w:t>
      </w:r>
      <w:r w:rsidR="00241A88" w:rsidRPr="00241A88">
        <w:t>The average cloud budget is up from $1.62 million in 2016 to $2.2 million today</w:t>
      </w:r>
      <w:r w:rsidR="00241A88">
        <w:t>”</w:t>
      </w:r>
      <w:r w:rsidR="00A552DE">
        <w:t xml:space="preserve"> and “b</w:t>
      </w:r>
      <w:r w:rsidR="00A552DE" w:rsidRPr="00A552DE">
        <w:t>y comparison, enterprise organizations (1,000+ employees) average cloud spend has risen just 15% to $3.5M</w:t>
      </w:r>
      <w:r w:rsidR="00A552DE">
        <w:t>”</w:t>
      </w:r>
      <w:r w:rsidR="00241A88">
        <w:t>.</w:t>
      </w:r>
      <w:r w:rsidR="00EA4018">
        <w:t xml:space="preserve"> </w:t>
      </w:r>
    </w:p>
    <w:p w14:paraId="1CAFD0EB" w14:textId="6F299469" w:rsidR="00216EB7" w:rsidRDefault="00D92FF2" w:rsidP="00E22D56">
      <w:pPr>
        <w:spacing w:line="360" w:lineRule="auto"/>
      </w:pPr>
      <w:r>
        <w:t xml:space="preserve">Lane et al., </w:t>
      </w:r>
      <w:r>
        <w:fldChar w:fldCharType="begin"/>
      </w:r>
      <w:r w:rsidR="00133F36">
        <w:instrText xml:space="preserve"> ADDIN ZOTERO_ITEM CSL_CITATION {"citationID":"qZDN8iIQ","properties":{"formattedCitation":"(2017)","plainCitation":"(2017)","noteIndex":0},"citationItems":[{"id":132,"uris":["http://zotero.org/users/local/eQbnuOx8/items/NSFP82EW"],"uri":["http://zotero.org/users/local/eQbnuOx8/items/NSFP82EW"],"itemData":{"id":132,"type":"article-journal","title":"Managing the risks of data security and privacy in the cloud: A shared responsibility between the cloud service provider and the client organisation","page":"8","source":"Zotero","language":"en","author":[{"family":"Lane","given":"Michael"},{"family":"Shrestha","given":"Anup"},{"family":"Ali","given":"Omar"}],"issued":{"date-parts":[["2017"]]}},"suppress-author":true}],"schema":"https://github.com/citation-style-language/schema/raw/master/csl-citation.json"} </w:instrText>
      </w:r>
      <w:r>
        <w:fldChar w:fldCharType="separate"/>
      </w:r>
      <w:r w:rsidRPr="00D92FF2">
        <w:rPr>
          <w:rFonts w:ascii="Calibri" w:hAnsi="Calibri" w:cs="Calibri"/>
        </w:rPr>
        <w:t>(2017)</w:t>
      </w:r>
      <w:r>
        <w:fldChar w:fldCharType="end"/>
      </w:r>
      <w:r w:rsidR="00EF7282">
        <w:t xml:space="preserve"> </w:t>
      </w:r>
      <w:r w:rsidR="00216EB7">
        <w:t xml:space="preserve">devised a table that maps out the responsibility of security and privacy concerns for cloud services between the </w:t>
      </w:r>
      <w:r w:rsidR="00F010C1">
        <w:t>c</w:t>
      </w:r>
      <w:r w:rsidR="00216EB7">
        <w:t xml:space="preserve">lient and </w:t>
      </w:r>
      <w:r w:rsidR="00F010C1">
        <w:t>c</w:t>
      </w:r>
      <w:r w:rsidR="00216EB7">
        <w:t xml:space="preserve">loud </w:t>
      </w:r>
      <w:r w:rsidR="00F010C1">
        <w:t>s</w:t>
      </w:r>
      <w:r w:rsidR="00216EB7">
        <w:t xml:space="preserve">ervice </w:t>
      </w:r>
      <w:r w:rsidR="00F010C1">
        <w:t>p</w:t>
      </w:r>
      <w:r w:rsidR="00216EB7">
        <w:t>rovider</w:t>
      </w:r>
      <w:r w:rsidR="00F010C1">
        <w:t xml:space="preserve">. The sources used for this table include Amazon, Microsoft, IBM and </w:t>
      </w:r>
      <w:proofErr w:type="spellStart"/>
      <w:r w:rsidR="00F010C1">
        <w:t>Techtalk</w:t>
      </w:r>
      <w:proofErr w:type="spellEnd"/>
      <w:r w:rsidR="00F010C1">
        <w:t xml:space="preserve">, and so these findings would also prove relevant for Google. With regards to the consumer, PaaS would be </w:t>
      </w:r>
      <w:r w:rsidR="00297BDC">
        <w:t>used,</w:t>
      </w:r>
      <w:r w:rsidR="00F010C1">
        <w:t xml:space="preserve"> and the sole responsibility of the client </w:t>
      </w:r>
      <w:r w:rsidR="00297BDC">
        <w:t>involves data governance, endpoints protection and user access management. Joint responsibility involves identity infrastructure, application and network control, while sole responsibility of the cloud service provider involves OS security, hosting, network and the data centre.</w:t>
      </w:r>
    </w:p>
    <w:p w14:paraId="04F40074" w14:textId="4025CDFD" w:rsidR="00EF7282" w:rsidRDefault="00D03CCA" w:rsidP="00E22D56">
      <w:pPr>
        <w:spacing w:line="360" w:lineRule="auto"/>
      </w:pPr>
      <w:r>
        <w:t xml:space="preserve">A prevalent issue with cloud computing is trust, the consumer places a </w:t>
      </w:r>
      <w:r w:rsidR="00B23060">
        <w:t>significant level</w:t>
      </w:r>
      <w:r>
        <w:t xml:space="preserve"> of trust within Google that their data will be protected. </w:t>
      </w:r>
      <w:r w:rsidR="00EA6120">
        <w:t xml:space="preserve">And </w:t>
      </w:r>
      <w:r w:rsidR="00EF7282">
        <w:t>so,</w:t>
      </w:r>
      <w:r w:rsidR="00EA6120">
        <w:t xml:space="preserve"> </w:t>
      </w:r>
      <w:r w:rsidR="00B23060">
        <w:t xml:space="preserve">if the consumer stored their data in Google Cloud SQL, Google will ensure that </w:t>
      </w:r>
      <w:r w:rsidR="00EF7282">
        <w:t>their</w:t>
      </w:r>
      <w:r w:rsidR="00B23060">
        <w:t xml:space="preserve"> security measures are in order to protect that data. </w:t>
      </w:r>
      <w:r w:rsidR="00EF7282">
        <w:fldChar w:fldCharType="begin"/>
      </w:r>
      <w:r w:rsidR="00133F36">
        <w:instrText xml:space="preserve"> ADDIN ZOTERO_ITEM CSL_CITATION {"citationID":"rD1fBw1v","properties":{"formattedCitation":"(Sharma, &amp; Trivedi, 2014)","plainCitation":"(Sharma, &amp; Trivedi, 2014)","noteIndex":0},"citationItems":[{"id":127,"uris":["http://zotero.org/users/local/eQbnuOx8/items/LWHIQLCA"],"uri":["http://zotero.org/users/local/eQbnuOx8/items/LWHIQLCA"],"itemData":{"id":127,"type":"article-journal","title":"Literature review: Cloud computing –security issues, solution and technologies","container-title":"International Journal of Engineering Research","page":"221-225","volume":"3","issue":"4","source":"Crossref","abstract":"Cloud computing has grabbed the spotlight in the year 2013 at a conference in San Francisco, with vendors providing plenty of products and services that equip IT with controls to bring order to cloud chaos. Cloud computing trend is increasing rapidly so to make cloud computing more popular the very first step for the organization is to identify exact area where the cloud related threats lie. At an unusual pace, cloud computing has transformed business and government. And this created new security challenges. The development of the cloud service model provide business –supporting technology in a more efficient way than ever before .the shift from server to service based technology brought a drastic change in computing technology. However these developments have created new security vulnerabilities, including security issues w hose full impressions are still rising. This paper presents an overview and study of cloud computing, with several security threats, security issues, currently used cloud technologies and security solutions.","DOI":"10.17950/ijer/v3s4/408","ISSN":"23196890","shortTitle":"Literature review","language":"en","author":[{"family":"Sharma,","given":"Rajani"},{"family":"Trivedi","given":"Rajender Kumar"}],"issued":{"date-parts":[["2014",4,1]]}}}],"schema":"https://github.com/citation-style-language/schema/raw/master/csl-citation.json"} </w:instrText>
      </w:r>
      <w:r w:rsidR="00EF7282">
        <w:fldChar w:fldCharType="separate"/>
      </w:r>
      <w:r w:rsidR="00EF7282" w:rsidRPr="00EF7282">
        <w:rPr>
          <w:rFonts w:ascii="Calibri" w:hAnsi="Calibri" w:cs="Calibri"/>
        </w:rPr>
        <w:t>(Sharma, &amp; Trivedi, 2014)</w:t>
      </w:r>
      <w:r w:rsidR="00EF7282">
        <w:fldChar w:fldCharType="end"/>
      </w:r>
      <w:r w:rsidR="00EF7282">
        <w:t>.</w:t>
      </w:r>
      <w:r w:rsidR="00BC4270">
        <w:t xml:space="preserve"> Considering the enormity Google’s infrastructure and resources, and how frequently their services are used, the consumer would be able to place greater trust in them than a smaller cloud service provider.</w:t>
      </w:r>
    </w:p>
    <w:p w14:paraId="5D19DBCE" w14:textId="03FFE046" w:rsidR="002A272B" w:rsidRDefault="002A272B" w:rsidP="00E22D56">
      <w:pPr>
        <w:pStyle w:val="Heading2"/>
        <w:spacing w:line="360" w:lineRule="auto"/>
      </w:pPr>
      <w:r>
        <w:lastRenderedPageBreak/>
        <w:t xml:space="preserve">Impacts on Stakeholders </w:t>
      </w:r>
    </w:p>
    <w:p w14:paraId="0A4B993A" w14:textId="1FDD1167" w:rsidR="002A272B" w:rsidRDefault="00A6006B" w:rsidP="00E22D56">
      <w:pPr>
        <w:spacing w:line="360" w:lineRule="auto"/>
      </w:pPr>
      <w:r>
        <w:t>Stakeholders consist of the individuals</w:t>
      </w:r>
      <w:r w:rsidR="004F3487">
        <w:t xml:space="preserve"> and</w:t>
      </w:r>
      <w:r>
        <w:t xml:space="preserve"> organisations that are directly affected by the implementation of cloud computing. They can include </w:t>
      </w:r>
      <w:r w:rsidR="00514911">
        <w:t>consumers</w:t>
      </w:r>
      <w:r>
        <w:t xml:space="preserve">, employees, corporate owners, </w:t>
      </w:r>
      <w:r w:rsidR="00514911">
        <w:t>employers</w:t>
      </w:r>
      <w:r w:rsidR="00C77486">
        <w:t xml:space="preserve">, governments, providers and vendors. </w:t>
      </w:r>
      <w:r w:rsidR="00220432">
        <w:t>Governments are required to stay up to date with constantly evolving technology as a means to develop laws and regulations that other stakeholders will need to follow when involved with cloud computing</w:t>
      </w:r>
      <w:r w:rsidR="00D26451">
        <w:t xml:space="preserve"> </w:t>
      </w:r>
      <w:r w:rsidR="00D26451">
        <w:fldChar w:fldCharType="begin"/>
      </w:r>
      <w:r w:rsidR="00133F36">
        <w:instrText xml:space="preserve"> ADDIN ZOTERO_ITEM CSL_CITATION {"citationID":"ZR1MCaXf","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D26451">
        <w:fldChar w:fldCharType="separate"/>
      </w:r>
      <w:r w:rsidR="00D26451" w:rsidRPr="00D26451">
        <w:rPr>
          <w:rFonts w:ascii="Calibri" w:hAnsi="Calibri" w:cs="Calibri"/>
        </w:rPr>
        <w:t xml:space="preserve">(de Bruin &amp; </w:t>
      </w:r>
      <w:proofErr w:type="spellStart"/>
      <w:r w:rsidR="00D26451" w:rsidRPr="00D26451">
        <w:rPr>
          <w:rFonts w:ascii="Calibri" w:hAnsi="Calibri" w:cs="Calibri"/>
        </w:rPr>
        <w:t>Floridi</w:t>
      </w:r>
      <w:proofErr w:type="spellEnd"/>
      <w:r w:rsidR="00D26451" w:rsidRPr="00D26451">
        <w:rPr>
          <w:rFonts w:ascii="Calibri" w:hAnsi="Calibri" w:cs="Calibri"/>
        </w:rPr>
        <w:t>, 2017)</w:t>
      </w:r>
      <w:r w:rsidR="00D26451">
        <w:fldChar w:fldCharType="end"/>
      </w:r>
      <w:r w:rsidR="00526928">
        <w:t>.</w:t>
      </w:r>
    </w:p>
    <w:p w14:paraId="39810405" w14:textId="0D8BB94D" w:rsidR="00F433FF" w:rsidRDefault="0079310A" w:rsidP="00E22D56">
      <w:pPr>
        <w:spacing w:line="360" w:lineRule="auto"/>
      </w:pPr>
      <w:r>
        <w:t>Large o</w:t>
      </w:r>
      <w:r w:rsidR="00604799">
        <w:t xml:space="preserve">rganisations </w:t>
      </w:r>
      <w:r>
        <w:t>like Google</w:t>
      </w:r>
      <w:r w:rsidR="00032425">
        <w:t xml:space="preserve"> can benefit by</w:t>
      </w:r>
      <w:r>
        <w:t xml:space="preserve"> reduc</w:t>
      </w:r>
      <w:r w:rsidR="00032425">
        <w:t>ing</w:t>
      </w:r>
      <w:r>
        <w:t xml:space="preserve"> the </w:t>
      </w:r>
      <w:r w:rsidR="004063D3">
        <w:t>price</w:t>
      </w:r>
      <w:r>
        <w:t xml:space="preserve"> </w:t>
      </w:r>
      <w:r w:rsidR="004063D3">
        <w:t>of</w:t>
      </w:r>
      <w:r>
        <w:t xml:space="preserve"> implementation and maintenance </w:t>
      </w:r>
      <w:r w:rsidR="004063D3">
        <w:t>for</w:t>
      </w:r>
      <w:r>
        <w:t xml:space="preserve"> software across all of their computers</w:t>
      </w:r>
      <w:r w:rsidR="004063D3">
        <w:t>, with this process needing to be done individually.</w:t>
      </w:r>
      <w:r w:rsidR="00AC638A">
        <w:t xml:space="preserve"> </w:t>
      </w:r>
      <w:r w:rsidR="004063D3">
        <w:t>T</w:t>
      </w:r>
      <w:r w:rsidR="00AC638A">
        <w:t>his</w:t>
      </w:r>
      <w:r>
        <w:t xml:space="preserve"> </w:t>
      </w:r>
      <w:r w:rsidR="004063D3">
        <w:t xml:space="preserve">is </w:t>
      </w:r>
      <w:r w:rsidR="00AC638A">
        <w:t>due to the easy access of software on the cloud</w:t>
      </w:r>
      <w:r w:rsidR="004063D3">
        <w:t xml:space="preserve"> that only requires users to operate an account.</w:t>
      </w:r>
      <w:r w:rsidR="00FD649F">
        <w:t xml:space="preserve"> </w:t>
      </w:r>
      <w:r w:rsidR="00032425">
        <w:t xml:space="preserve">However, </w:t>
      </w:r>
      <w:r w:rsidR="00C06A53">
        <w:t>for smaller organisations this benefit is not as apparent with them having less computers to work with</w:t>
      </w:r>
      <w:r w:rsidR="00DF20E5">
        <w:t xml:space="preserve"> but the difference in cost between one off </w:t>
      </w:r>
      <w:r w:rsidR="00E321A3">
        <w:t>payment</w:t>
      </w:r>
      <w:r w:rsidR="00DF20E5">
        <w:t xml:space="preserve"> and pay as you use could still be positive for smaller companies </w:t>
      </w:r>
      <w:r w:rsidR="005D0F3B">
        <w:fldChar w:fldCharType="begin"/>
      </w:r>
      <w:r w:rsidR="00133F36">
        <w:instrText xml:space="preserve"> ADDIN ZOTERO_ITEM CSL_CITATION {"citationID":"83He539A","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5D0F3B">
        <w:fldChar w:fldCharType="separate"/>
      </w:r>
      <w:r w:rsidR="005D0F3B" w:rsidRPr="005D0F3B">
        <w:rPr>
          <w:rFonts w:ascii="Calibri" w:hAnsi="Calibri" w:cs="Calibri"/>
        </w:rPr>
        <w:t xml:space="preserve">(de Bruin &amp; </w:t>
      </w:r>
      <w:proofErr w:type="spellStart"/>
      <w:r w:rsidR="005D0F3B" w:rsidRPr="005D0F3B">
        <w:rPr>
          <w:rFonts w:ascii="Calibri" w:hAnsi="Calibri" w:cs="Calibri"/>
        </w:rPr>
        <w:t>Floridi</w:t>
      </w:r>
      <w:proofErr w:type="spellEnd"/>
      <w:r w:rsidR="005D0F3B" w:rsidRPr="005D0F3B">
        <w:rPr>
          <w:rFonts w:ascii="Calibri" w:hAnsi="Calibri" w:cs="Calibri"/>
        </w:rPr>
        <w:t>, 2017)</w:t>
      </w:r>
      <w:r w:rsidR="005D0F3B">
        <w:fldChar w:fldCharType="end"/>
      </w:r>
      <w:r w:rsidR="00526928">
        <w:t>.</w:t>
      </w:r>
    </w:p>
    <w:p w14:paraId="65EB12EB" w14:textId="020DEF18" w:rsidR="005D0F3B" w:rsidRDefault="004F0127" w:rsidP="00E22D56">
      <w:pPr>
        <w:spacing w:line="360" w:lineRule="auto"/>
      </w:pPr>
      <w:r>
        <w:t xml:space="preserve">Stakeholders that are </w:t>
      </w:r>
      <w:r w:rsidR="00952FF6">
        <w:t>not as prevalently</w:t>
      </w:r>
      <w:r>
        <w:t xml:space="preserve"> affected by the implementation of cloud computing involve people and organisations whose data is stored in the cloud by business’ that they cooperate with. A</w:t>
      </w:r>
      <w:r w:rsidR="00952FF6">
        <w:t xml:space="preserve">n example being that </w:t>
      </w:r>
      <w:r w:rsidR="00A47C74">
        <w:t xml:space="preserve">users of Google Cloud Platform </w:t>
      </w:r>
      <w:r w:rsidR="00F57E0E">
        <w:t>could have their account information stored in Googles cloud database</w:t>
      </w:r>
      <w:r w:rsidR="00AD1904">
        <w:t xml:space="preserve"> </w:t>
      </w:r>
      <w:r w:rsidR="00A552DE">
        <w:fldChar w:fldCharType="begin"/>
      </w:r>
      <w:r w:rsidR="00133F36">
        <w:instrText xml:space="preserve"> ADDIN ZOTERO_ITEM CSL_CITATION {"citationID":"OqsmWg8o","properties":{"formattedCitation":"(de Bruin &amp; Floridi, 2017)","plainCitation":"(de Bruin &amp; Floridi, 2017)","noteIndex":0},"citationItems":[{"id":110,"uris":["http://zotero.org/users/local/eQbnuOx8/items/BZJ8HUAV"],"uri":["http://zotero.org/users/local/eQbnuOx8/items/BZJ8HUAV"],"itemData":{"id":110,"type":"article-journal","title":"The ethics of cloud computing","container-title":"Science and Engineering Ethics","page":"21-39","volume":"23","issue":"1","source":"Springer Link","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DOI":"10.1007/s11948-016-9759-0","ISSN":"1471-5546","journalAbbreviation":"Sci Eng Ethics","language":"en","author":[{"family":"Bruin","given":"Boudewijn","non-dropping-particle":"de"},{"family":"Floridi","given":"Luciano"}],"issued":{"date-parts":[["2017",2,1]]}}}],"schema":"https://github.com/citation-style-language/schema/raw/master/csl-citation.json"} </w:instrText>
      </w:r>
      <w:r w:rsidR="00A552DE">
        <w:fldChar w:fldCharType="separate"/>
      </w:r>
      <w:r w:rsidR="00A552DE" w:rsidRPr="00A552DE">
        <w:rPr>
          <w:rFonts w:ascii="Calibri" w:hAnsi="Calibri" w:cs="Calibri"/>
        </w:rPr>
        <w:t xml:space="preserve">(de Bruin &amp; </w:t>
      </w:r>
      <w:proofErr w:type="spellStart"/>
      <w:r w:rsidR="00A552DE" w:rsidRPr="00A552DE">
        <w:rPr>
          <w:rFonts w:ascii="Calibri" w:hAnsi="Calibri" w:cs="Calibri"/>
        </w:rPr>
        <w:t>Floridi</w:t>
      </w:r>
      <w:proofErr w:type="spellEnd"/>
      <w:r w:rsidR="00A552DE" w:rsidRPr="00A552DE">
        <w:rPr>
          <w:rFonts w:ascii="Calibri" w:hAnsi="Calibri" w:cs="Calibri"/>
        </w:rPr>
        <w:t>, 2017)</w:t>
      </w:r>
      <w:r w:rsidR="00A552DE">
        <w:fldChar w:fldCharType="end"/>
      </w:r>
      <w:r w:rsidR="00526928">
        <w:t>.</w:t>
      </w:r>
    </w:p>
    <w:p w14:paraId="2AC484E5" w14:textId="6FE15F38" w:rsidR="002A272B" w:rsidRDefault="002A272B" w:rsidP="00E22D56">
      <w:pPr>
        <w:pStyle w:val="Heading2"/>
        <w:spacing w:line="360" w:lineRule="auto"/>
      </w:pPr>
      <w:r>
        <w:t>Consumer Needs and Specifications</w:t>
      </w:r>
    </w:p>
    <w:p w14:paraId="340ED99C" w14:textId="1D25739E" w:rsidR="00D32191" w:rsidRPr="00D32191" w:rsidRDefault="00AD6E03" w:rsidP="00E22D56">
      <w:pPr>
        <w:spacing w:line="360" w:lineRule="auto"/>
      </w:pPr>
      <w:r>
        <w:t>The medium sized clothing retailer would use PaaS for the management of their web and mobile applications as Google would handle all of the backend resource management associated with hosting applications.</w:t>
      </w:r>
      <w:r w:rsidR="00F01EE4">
        <w:t xml:space="preserve"> </w:t>
      </w:r>
      <w:r w:rsidR="00A01D11">
        <w:t>Security for the applications would also be handled by Google along with any updates that that are available. If any changes need to be made to the applications</w:t>
      </w:r>
      <w:r w:rsidR="007324D2">
        <w:t>,</w:t>
      </w:r>
      <w:r w:rsidR="00A01D11">
        <w:t xml:space="preserve"> Google App Engine provides the necessary software </w:t>
      </w:r>
      <w:r w:rsidR="007324D2">
        <w:t xml:space="preserve">to </w:t>
      </w:r>
      <w:r w:rsidR="0035617D">
        <w:t>suit this need</w:t>
      </w:r>
      <w:r w:rsidR="007324D2">
        <w:t>.</w:t>
      </w:r>
      <w:r w:rsidR="00104E16">
        <w:t xml:space="preserve"> </w:t>
      </w:r>
      <w:r w:rsidR="00D45B9C">
        <w:t xml:space="preserve">Google Cloud SQL </w:t>
      </w:r>
      <w:r w:rsidR="004523FB">
        <w:t xml:space="preserve">would be used </w:t>
      </w:r>
      <w:r w:rsidR="00D86632">
        <w:t>for storing customer, employee and employer details, as well as keeping track of stock.</w:t>
      </w:r>
      <w:r w:rsidR="002A47DE">
        <w:t xml:space="preserve"> Services such as email, drive and other Google services would be useful due to their interconnectivity.</w:t>
      </w:r>
    </w:p>
    <w:p w14:paraId="26CEDB5D" w14:textId="4A1F9AAE" w:rsidR="002A272B" w:rsidRDefault="002A272B" w:rsidP="00E22D56">
      <w:pPr>
        <w:pStyle w:val="Heading2"/>
        <w:spacing w:line="360" w:lineRule="auto"/>
      </w:pPr>
      <w:r>
        <w:t>AWS Comparison</w:t>
      </w:r>
    </w:p>
    <w:p w14:paraId="3FE84FC3" w14:textId="4D33AC29" w:rsidR="00752666" w:rsidRDefault="00F43993" w:rsidP="00E22D56">
      <w:pPr>
        <w:spacing w:line="360" w:lineRule="auto"/>
      </w:pPr>
      <w:r>
        <w:t>According to</w:t>
      </w:r>
      <w:r w:rsidR="00B92C7C">
        <w:t xml:space="preserve"> </w:t>
      </w:r>
      <w:r w:rsidR="00B92C7C" w:rsidRPr="00F43993">
        <w:rPr>
          <w:rFonts w:ascii="Calibri" w:hAnsi="Calibri" w:cs="Calibri"/>
        </w:rPr>
        <w:t>Keshavrao</w:t>
      </w:r>
      <w:r>
        <w:t xml:space="preserve"> </w:t>
      </w:r>
      <w:r w:rsidR="00752666">
        <w:fldChar w:fldCharType="begin"/>
      </w:r>
      <w:r w:rsidR="00133F36">
        <w:instrText xml:space="preserve"> ADDIN ZOTERO_ITEM CSL_CITATION {"citationID":"1Ubd8YrL","properties":{"formattedCitation":"(2018)","plainCitation":"(2018)","noteIndex":0},"citationItems":[{"id":136,"uris":["http://zotero.org/users/local/eQbnuOx8/items/8ZW5UKCI"],"uri":["http://zotero.org/users/local/eQbnuOx8/items/8ZW5UKCI"],"itemData":{"id":136,"type":"article-journal","title":"Comparative study between existing cloud service providers","container-title":"International Journal of Advanced Research in Computer Science","page":"537-539","volume":"9","issue":"2","source":"Crossref","abstract":"Cloud computing is emerging as one of the latest field of information technology. Basically, cloud computing is the phenomenon of providing the computing services using a network of remote servers that are hosted over the internet which is related to storing, managing and processing the data, rather than a local server or a personal computer [1]. The computer-centered world today is opting for pay-for-use models and due to evolution of the cloud computing over the years it can handle such massive data as per on demand. This paper contains descriptive information about the basic services provided by cloud computing and also the cloud service providers that are present in the market these days. It holds different features that are provided by the cloud services and also gives a brief description about the list of cloud services that are present in the marker for a user.","DOI":"10.26483/ijarcs.v9i2.5722","ISSN":"09765697","language":"en","author":[{"family":"Keshavrao","given":"Rajesh"}],"issued":{"date-parts":[["2018",2,20]]}},"suppress-author":true}],"schema":"https://github.com/citation-style-language/schema/raw/master/csl-citation.json"} </w:instrText>
      </w:r>
      <w:r w:rsidR="00752666">
        <w:fldChar w:fldCharType="separate"/>
      </w:r>
      <w:r w:rsidR="00752666" w:rsidRPr="00752666">
        <w:rPr>
          <w:rFonts w:ascii="Calibri" w:hAnsi="Calibri" w:cs="Calibri"/>
        </w:rPr>
        <w:t>(2018)</w:t>
      </w:r>
      <w:r w:rsidR="00752666">
        <w:fldChar w:fldCharType="end"/>
      </w:r>
      <w:r w:rsidR="00B92C7C">
        <w:t xml:space="preserve"> a disadvantage of Google Cloud Platform is their lack of features</w:t>
      </w:r>
      <w:r w:rsidR="002B43B2">
        <w:t xml:space="preserve"> and services</w:t>
      </w:r>
      <w:r w:rsidR="00B92C7C">
        <w:t xml:space="preserve"> present, while AWS has a larger quantity of features</w:t>
      </w:r>
      <w:r w:rsidR="004F1815">
        <w:t xml:space="preserve"> and services</w:t>
      </w:r>
      <w:r w:rsidR="00B92C7C">
        <w:t xml:space="preserve"> available and produces </w:t>
      </w:r>
      <w:r w:rsidR="004F1815">
        <w:t>new features and services at a faster rate</w:t>
      </w:r>
      <w:r w:rsidR="00B92C7C">
        <w:t xml:space="preserve"> than Google Cloud Platform.</w:t>
      </w:r>
      <w:r w:rsidR="00A700C4">
        <w:t xml:space="preserve"> </w:t>
      </w:r>
      <w:r w:rsidR="00752666">
        <w:t xml:space="preserve">A table devised by </w:t>
      </w:r>
      <w:proofErr w:type="spellStart"/>
      <w:r w:rsidR="00752666">
        <w:t>Hyseni</w:t>
      </w:r>
      <w:proofErr w:type="spellEnd"/>
      <w:r w:rsidR="00752666">
        <w:t xml:space="preserve"> &amp; </w:t>
      </w:r>
      <w:proofErr w:type="spellStart"/>
      <w:r w:rsidR="00752666">
        <w:t>Ibrahimi</w:t>
      </w:r>
      <w:proofErr w:type="spellEnd"/>
      <w:r w:rsidR="00752666">
        <w:t xml:space="preserve"> </w:t>
      </w:r>
      <w:r w:rsidR="00752666">
        <w:fldChar w:fldCharType="begin"/>
      </w:r>
      <w:r w:rsidR="00752666">
        <w:instrText xml:space="preserve"> ADDIN ZOTERO_ITEM CSL_CITATION {"citationID":"ftP3CNMP","properties":{"formattedCitation":"(2017)","plainCitation":"(2017)","noteIndex":0},"citationItems":[{"id":141,"uris":["http://zotero.org/users/local/eQbnuOx8/items/KGQDIY96"],"uri":["http://zotero.org/users/local/eQbnuOx8/items/KGQDIY96"],"itemData":{"id":141,"type":"paper-conference","title":"Comparison of the cloud computing platforms provided by Amazon and Google","container-title":"2017 Computing Conference","page":"236-243","source":"IEEE Xplore","event":"2017 Computing Conference","abstract":"Cloud computing is essential for online computing resources which are offered as services by different cloud providers with different prices. With the rise of the number of cloud providers which offer a lot of cloud services, lead in creating the difficulties to the users to choose the cloud computing platforms based on their needs, and it creates a competition between the cloud providers. The purpose of this paper is the comparison of the cloud computing platforms provided by Amazon and Google in terms of the offered categories, services, and prices per instance in the year 2014 and 2016 in order to help users and cloud providers with this computing paradigm.","DOI":"10.1109/SAI.2017.8252109","author":[{"family":"Hyseni","given":"L. N."},{"family":"Ibrahimi","given":"A."}],"issued":{"date-parts":[["2017",7]]}},"suppress-author":true}],"schema":"https://github.com/citation-style-language/schema/raw/master/csl-citation.json"} </w:instrText>
      </w:r>
      <w:r w:rsidR="00752666">
        <w:fldChar w:fldCharType="separate"/>
      </w:r>
      <w:r w:rsidR="00752666" w:rsidRPr="00752666">
        <w:rPr>
          <w:rFonts w:ascii="Calibri" w:hAnsi="Calibri" w:cs="Calibri"/>
        </w:rPr>
        <w:t>(2017)</w:t>
      </w:r>
      <w:r w:rsidR="00752666">
        <w:fldChar w:fldCharType="end"/>
      </w:r>
      <w:r w:rsidR="00752666">
        <w:t xml:space="preserve"> shows that in 2016 AWS had a total of 74 services while Google Cloud Platform had only a total of 52 services. </w:t>
      </w:r>
    </w:p>
    <w:p w14:paraId="7A88016D" w14:textId="4A1FC57E" w:rsidR="00C46C7F" w:rsidRDefault="00A700C4" w:rsidP="00E22D56">
      <w:pPr>
        <w:spacing w:line="360" w:lineRule="auto"/>
      </w:pPr>
      <w:r>
        <w:t>An advantage of Google Cloud Platform is that their cost of using is based on computing and the consumers requirements, which is lower than AWS who also have a higher operational cost overall.</w:t>
      </w:r>
      <w:r w:rsidR="00F6189F">
        <w:t xml:space="preserve"> </w:t>
      </w:r>
      <w:r w:rsidR="00F6189F">
        <w:lastRenderedPageBreak/>
        <w:t>Google Cloud Platform has more comprehensive security than AWS as Google’s security was built over a decade ago and has been constantly improved and maintained since then, while Amazon has not been as prevalent within the IT industry.</w:t>
      </w:r>
    </w:p>
    <w:p w14:paraId="58AE2F13" w14:textId="7CCD2934" w:rsidR="00E67154" w:rsidRDefault="008063AF" w:rsidP="00E22D56">
      <w:pPr>
        <w:spacing w:line="360" w:lineRule="auto"/>
      </w:pPr>
      <w:r>
        <w:t xml:space="preserve">A table devised by </w:t>
      </w:r>
      <w:r w:rsidRPr="008063AF">
        <w:rPr>
          <w:rFonts w:ascii="Calibri" w:hAnsi="Calibri" w:cs="Calibri"/>
        </w:rPr>
        <w:t>Joshi &amp; Shah</w:t>
      </w:r>
      <w:r>
        <w:t xml:space="preserve"> </w:t>
      </w:r>
      <w:r w:rsidR="00A63170">
        <w:fldChar w:fldCharType="begin"/>
      </w:r>
      <w:r w:rsidR="00133F36">
        <w:instrText xml:space="preserve"> ADDIN ZOTERO_ITEM CSL_CITATION {"citationID":"05sAIWIn","properties":{"formattedCitation":"(2018)","plainCitation":"(2018)","noteIndex":0},"citationItems":[{"id":138,"uris":["http://zotero.org/users/local/eQbnuOx8/items/SE9IC8S3"],"uri":["http://zotero.org/users/local/eQbnuOx8/items/SE9IC8S3"],"itemData":{"id":138,"type":"paper-conference","title":"A comprehensive survey of services provided by prevalent cloud computing environments","container-title":"Smart Intelligent Computing and Applications","collection-title":"Smart Innovation, Systems and Technologies","publisher":"Springer Singapore","page":"413-424","source":"Springer Link","abstract":"Cloud computing has emerged as a successful model for enterprises as well as for academicians, promising on-demand, scalable and fault-tolerant computing facilities. Different cloud service providers offer various types of services and support wide range of software frameworks. Additionally, clients have different in-house system capabilities and application requirements. Thus, one cloud environment may not fit for all. In this paper, we elaborate on various services provided by cloud service providers under infrastructure as a service and platform as a service model. We also present comparative study of services provided by proprietary and open-source-based prevalent cloud computing environments. At the end, the paper gives recommendations and relevant justification about which cloud environment is suitable to a client based on client’s requirements and available resources.","ISBN":"9789811319211","language":"en","author":[{"family":"Joshi","given":"N."},{"family":"Shah","given":"S."}],"editor":[{"family":"Satapathy","given":"Suresh Chandra"},{"family":"Bhateja","given":"Vikrant"},{"family":"Das","given":"Swagatam"}],"issued":{"date-parts":[["2018"]]}},"suppress-author":true}],"schema":"https://github.com/citation-style-language/schema/raw/master/csl-citation.json"} </w:instrText>
      </w:r>
      <w:r w:rsidR="00A63170">
        <w:fldChar w:fldCharType="separate"/>
      </w:r>
      <w:r w:rsidR="00A63170" w:rsidRPr="00A63170">
        <w:rPr>
          <w:rFonts w:ascii="Calibri" w:hAnsi="Calibri" w:cs="Calibri"/>
        </w:rPr>
        <w:t>(2018)</w:t>
      </w:r>
      <w:r w:rsidR="00A63170">
        <w:fldChar w:fldCharType="end"/>
      </w:r>
      <w:r>
        <w:t xml:space="preserve"> shows a slight difference for the PaaS cloud computing environment between Google Cloud Platform and AWS with that in-memory database storage is only available for AWS.</w:t>
      </w:r>
    </w:p>
    <w:p w14:paraId="3691F462" w14:textId="2F9BB5AB" w:rsidR="00912508" w:rsidRPr="00BB3B39" w:rsidRDefault="00912508" w:rsidP="00E22D56">
      <w:pPr>
        <w:spacing w:line="360" w:lineRule="auto"/>
      </w:pPr>
      <w:r>
        <w:t>Although AWS provides a higher quantity of services, Google Cloud Platform provides all the necessary services that the consumer would need, alongside a lower cost of operations compared to AWS.</w:t>
      </w:r>
    </w:p>
    <w:p w14:paraId="095943B9" w14:textId="77777777" w:rsidR="001B2CAD" w:rsidRDefault="001B2CAD" w:rsidP="00E22D56">
      <w:pPr>
        <w:pStyle w:val="Heading1"/>
        <w:spacing w:line="360" w:lineRule="auto"/>
      </w:pPr>
      <w:r>
        <w:t>Conclusion</w:t>
      </w:r>
    </w:p>
    <w:p w14:paraId="4087C46F" w14:textId="7D29F7C5" w:rsidR="001B2CAD" w:rsidRPr="00A65EC1" w:rsidRDefault="00D550F2" w:rsidP="00E22D56">
      <w:pPr>
        <w:spacing w:line="360" w:lineRule="auto"/>
        <w:rPr>
          <w:rFonts w:cstheme="minorHAnsi"/>
        </w:rPr>
      </w:pPr>
      <w:r w:rsidRPr="00A65EC1">
        <w:rPr>
          <w:rFonts w:cstheme="minorHAnsi"/>
          <w:color w:val="000000"/>
        </w:rPr>
        <w:t>In conclusion, Google is a more than adequate cloud provider for the consumer in question. Google Cloud Platforms PaaS, Google App Engine, provides the necessary software for developing and maintaining, desktop and mobile applications while Google handles all of the backend hosting and security responsibilities. In comparison to AWS, Google Cloud Platform will also deliver the consumer a lower cost of operations. And finally, the consumer will be able to place their trust into Google in handling and securing their data, with the amount of money and resources that Google devotes to Google Cloud Platform.</w:t>
      </w:r>
    </w:p>
    <w:p w14:paraId="232FD76F" w14:textId="7D68737E" w:rsidR="00E22D56" w:rsidRDefault="00E22D56" w:rsidP="001B2CAD"/>
    <w:p w14:paraId="2B23B57E" w14:textId="13F65B0C" w:rsidR="00E22D56" w:rsidRDefault="00E22D56" w:rsidP="001B2CAD"/>
    <w:p w14:paraId="6D0F9EA4" w14:textId="0B45FE21" w:rsidR="00E22D56" w:rsidRDefault="00E22D56" w:rsidP="001B2CAD"/>
    <w:p w14:paraId="1732F7E8" w14:textId="195D3070" w:rsidR="00E22D56" w:rsidRDefault="00E22D56" w:rsidP="001B2CAD"/>
    <w:p w14:paraId="2717F229" w14:textId="5CB1CE95" w:rsidR="00E22D56" w:rsidRDefault="00E22D56" w:rsidP="001B2CAD"/>
    <w:p w14:paraId="2C4F131B" w14:textId="709CB8A4" w:rsidR="00E22D56" w:rsidRDefault="00E22D56" w:rsidP="001B2CAD"/>
    <w:p w14:paraId="47645082" w14:textId="6E71587A" w:rsidR="00E22D56" w:rsidRDefault="00E22D56" w:rsidP="001B2CAD"/>
    <w:p w14:paraId="0D5C2494" w14:textId="22F3F6BE" w:rsidR="00E22D56" w:rsidRDefault="00E22D56" w:rsidP="001B2CAD"/>
    <w:p w14:paraId="044D9A9D" w14:textId="3031265E" w:rsidR="00E22D56" w:rsidRDefault="00E22D56" w:rsidP="001B2CAD"/>
    <w:p w14:paraId="6899B9DD" w14:textId="6C7C4BB1" w:rsidR="00E22D56" w:rsidRDefault="00E22D56" w:rsidP="001B2CAD"/>
    <w:p w14:paraId="0EAF0803" w14:textId="77777777" w:rsidR="00E22D56" w:rsidRDefault="00E22D56" w:rsidP="001B2CAD"/>
    <w:p w14:paraId="5E2B9D65" w14:textId="17AB35EE" w:rsidR="00B2622F" w:rsidRDefault="001B2CAD" w:rsidP="00A724FE">
      <w:pPr>
        <w:pStyle w:val="Heading1"/>
      </w:pPr>
      <w:r>
        <w:lastRenderedPageBreak/>
        <w:t>References</w:t>
      </w:r>
    </w:p>
    <w:p w14:paraId="1B223E64" w14:textId="77777777" w:rsidR="004D1151" w:rsidRPr="004D1151" w:rsidRDefault="00761E14" w:rsidP="004D1151">
      <w:pPr>
        <w:pStyle w:val="Bibliography"/>
        <w:rPr>
          <w:rFonts w:ascii="Calibri" w:hAnsi="Calibri" w:cs="Calibri"/>
        </w:rPr>
      </w:pPr>
      <w:r>
        <w:fldChar w:fldCharType="begin"/>
      </w:r>
      <w:r w:rsidR="004D1151">
        <w:instrText xml:space="preserve"> ADDIN ZOTERO_BIBL {"uncited":[],"omitted":[],"custom":[]} CSL_BIBLIOGRAPHY </w:instrText>
      </w:r>
      <w:r>
        <w:fldChar w:fldCharType="separate"/>
      </w:r>
      <w:r w:rsidR="004D1151" w:rsidRPr="004D1151">
        <w:rPr>
          <w:rFonts w:ascii="Calibri" w:hAnsi="Calibri" w:cs="Calibri"/>
        </w:rPr>
        <w:t xml:space="preserve">de Bruin, B., &amp; </w:t>
      </w:r>
      <w:proofErr w:type="spellStart"/>
      <w:r w:rsidR="004D1151" w:rsidRPr="004D1151">
        <w:rPr>
          <w:rFonts w:ascii="Calibri" w:hAnsi="Calibri" w:cs="Calibri"/>
        </w:rPr>
        <w:t>Floridi</w:t>
      </w:r>
      <w:proofErr w:type="spellEnd"/>
      <w:r w:rsidR="004D1151" w:rsidRPr="004D1151">
        <w:rPr>
          <w:rFonts w:ascii="Calibri" w:hAnsi="Calibri" w:cs="Calibri"/>
        </w:rPr>
        <w:t xml:space="preserve">, L. (2017). The ethics of cloud computing. </w:t>
      </w:r>
      <w:r w:rsidR="004D1151" w:rsidRPr="004D1151">
        <w:rPr>
          <w:rFonts w:ascii="Calibri" w:hAnsi="Calibri" w:cs="Calibri"/>
          <w:i/>
          <w:iCs/>
        </w:rPr>
        <w:t>Science and Engineering Ethics</w:t>
      </w:r>
      <w:r w:rsidR="004D1151" w:rsidRPr="004D1151">
        <w:rPr>
          <w:rFonts w:ascii="Calibri" w:hAnsi="Calibri" w:cs="Calibri"/>
        </w:rPr>
        <w:t xml:space="preserve">, </w:t>
      </w:r>
      <w:r w:rsidR="004D1151" w:rsidRPr="004D1151">
        <w:rPr>
          <w:rFonts w:ascii="Calibri" w:hAnsi="Calibri" w:cs="Calibri"/>
          <w:i/>
          <w:iCs/>
        </w:rPr>
        <w:t>23</w:t>
      </w:r>
      <w:r w:rsidR="004D1151" w:rsidRPr="004D1151">
        <w:rPr>
          <w:rFonts w:ascii="Calibri" w:hAnsi="Calibri" w:cs="Calibri"/>
        </w:rPr>
        <w:t>(1), 21–39. https://doi.org/10.1007/s11948-016-9759-0</w:t>
      </w:r>
    </w:p>
    <w:p w14:paraId="0BC03E80" w14:textId="77777777" w:rsidR="004D1151" w:rsidRPr="004D1151" w:rsidRDefault="004D1151" w:rsidP="004D1151">
      <w:pPr>
        <w:pStyle w:val="Bibliography"/>
        <w:rPr>
          <w:rFonts w:ascii="Calibri" w:hAnsi="Calibri" w:cs="Calibri"/>
        </w:rPr>
      </w:pPr>
      <w:r w:rsidRPr="004D1151">
        <w:rPr>
          <w:rFonts w:ascii="Calibri" w:hAnsi="Calibri" w:cs="Calibri"/>
        </w:rPr>
        <w:t>Google. (n.d.-a). About the GCP services | Overview. Retrieved 18 March 2019, from Google Cloud website: https://cloud.google.com/docs/overview/cloud-platform-services</w:t>
      </w:r>
    </w:p>
    <w:p w14:paraId="692A6281" w14:textId="77777777" w:rsidR="004D1151" w:rsidRPr="004D1151" w:rsidRDefault="004D1151" w:rsidP="004D1151">
      <w:pPr>
        <w:pStyle w:val="Bibliography"/>
        <w:rPr>
          <w:rFonts w:ascii="Calibri" w:hAnsi="Calibri" w:cs="Calibri"/>
        </w:rPr>
      </w:pPr>
      <w:r w:rsidRPr="004D1151">
        <w:rPr>
          <w:rFonts w:ascii="Calibri" w:hAnsi="Calibri" w:cs="Calibri"/>
        </w:rPr>
        <w:t>Google. (n.d.-b). Products &amp; services. Retrieved 12 March 2019, from Google Cloud website: https://cloud.google.com/products/</w:t>
      </w:r>
    </w:p>
    <w:p w14:paraId="1A11DCF0" w14:textId="77777777" w:rsidR="004D1151" w:rsidRPr="004D1151" w:rsidRDefault="004D1151" w:rsidP="004D1151">
      <w:pPr>
        <w:pStyle w:val="Bibliography"/>
        <w:rPr>
          <w:rFonts w:ascii="Calibri" w:hAnsi="Calibri" w:cs="Calibri"/>
        </w:rPr>
      </w:pPr>
      <w:proofErr w:type="spellStart"/>
      <w:r w:rsidRPr="004D1151">
        <w:rPr>
          <w:rFonts w:ascii="Calibri" w:hAnsi="Calibri" w:cs="Calibri"/>
        </w:rPr>
        <w:t>Hyseni</w:t>
      </w:r>
      <w:proofErr w:type="spellEnd"/>
      <w:r w:rsidRPr="004D1151">
        <w:rPr>
          <w:rFonts w:ascii="Calibri" w:hAnsi="Calibri" w:cs="Calibri"/>
        </w:rPr>
        <w:t xml:space="preserve">, L. N., &amp; </w:t>
      </w:r>
      <w:proofErr w:type="spellStart"/>
      <w:r w:rsidRPr="004D1151">
        <w:rPr>
          <w:rFonts w:ascii="Calibri" w:hAnsi="Calibri" w:cs="Calibri"/>
        </w:rPr>
        <w:t>Ibrahimi</w:t>
      </w:r>
      <w:proofErr w:type="spellEnd"/>
      <w:r w:rsidRPr="004D1151">
        <w:rPr>
          <w:rFonts w:ascii="Calibri" w:hAnsi="Calibri" w:cs="Calibri"/>
        </w:rPr>
        <w:t xml:space="preserve">, A. (2017). Comparison of the cloud computing platforms provided by Amazon and Google. </w:t>
      </w:r>
      <w:r w:rsidRPr="004D1151">
        <w:rPr>
          <w:rFonts w:ascii="Calibri" w:hAnsi="Calibri" w:cs="Calibri"/>
          <w:i/>
          <w:iCs/>
        </w:rPr>
        <w:t>2017 Computing Conference</w:t>
      </w:r>
      <w:r w:rsidRPr="004D1151">
        <w:rPr>
          <w:rFonts w:ascii="Calibri" w:hAnsi="Calibri" w:cs="Calibri"/>
        </w:rPr>
        <w:t>, 236–243. https://doi.org/10.1109/SAI.2017.8252109</w:t>
      </w:r>
    </w:p>
    <w:p w14:paraId="3A559025" w14:textId="77777777" w:rsidR="004D1151" w:rsidRPr="004D1151" w:rsidRDefault="004D1151" w:rsidP="004D1151">
      <w:pPr>
        <w:pStyle w:val="Bibliography"/>
        <w:rPr>
          <w:rFonts w:ascii="Calibri" w:hAnsi="Calibri" w:cs="Calibri"/>
        </w:rPr>
      </w:pPr>
      <w:r w:rsidRPr="004D1151">
        <w:rPr>
          <w:rFonts w:ascii="Calibri" w:hAnsi="Calibri" w:cs="Calibri"/>
        </w:rPr>
        <w:t>IDG Communications. (2018). 2018 Cloud computing survey • IDG. Retrieved 12 March 2019, from IDG website: https://www.idg.com/tools-for-marketers/2018-cloud-computing-survey/</w:t>
      </w:r>
    </w:p>
    <w:p w14:paraId="7F87B4AD" w14:textId="77777777" w:rsidR="004D1151" w:rsidRPr="004D1151" w:rsidRDefault="004D1151" w:rsidP="004D1151">
      <w:pPr>
        <w:pStyle w:val="Bibliography"/>
        <w:rPr>
          <w:rFonts w:ascii="Calibri" w:hAnsi="Calibri" w:cs="Calibri"/>
        </w:rPr>
      </w:pPr>
      <w:r w:rsidRPr="004D1151">
        <w:rPr>
          <w:rFonts w:ascii="Calibri" w:hAnsi="Calibri" w:cs="Calibri"/>
        </w:rPr>
        <w:t xml:space="preserve">Joshi, N., &amp; Shah, S. (2018). A comprehensive survey of services provided by prevalent cloud computing environments. In S. C. </w:t>
      </w:r>
      <w:proofErr w:type="spellStart"/>
      <w:r w:rsidRPr="004D1151">
        <w:rPr>
          <w:rFonts w:ascii="Calibri" w:hAnsi="Calibri" w:cs="Calibri"/>
        </w:rPr>
        <w:t>Satapathy</w:t>
      </w:r>
      <w:proofErr w:type="spellEnd"/>
      <w:r w:rsidRPr="004D1151">
        <w:rPr>
          <w:rFonts w:ascii="Calibri" w:hAnsi="Calibri" w:cs="Calibri"/>
        </w:rPr>
        <w:t xml:space="preserve">, V. </w:t>
      </w:r>
      <w:proofErr w:type="spellStart"/>
      <w:r w:rsidRPr="004D1151">
        <w:rPr>
          <w:rFonts w:ascii="Calibri" w:hAnsi="Calibri" w:cs="Calibri"/>
        </w:rPr>
        <w:t>Bhateja</w:t>
      </w:r>
      <w:proofErr w:type="spellEnd"/>
      <w:r w:rsidRPr="004D1151">
        <w:rPr>
          <w:rFonts w:ascii="Calibri" w:hAnsi="Calibri" w:cs="Calibri"/>
        </w:rPr>
        <w:t xml:space="preserve">, &amp; S. Das (Eds.), </w:t>
      </w:r>
      <w:r w:rsidRPr="004D1151">
        <w:rPr>
          <w:rFonts w:ascii="Calibri" w:hAnsi="Calibri" w:cs="Calibri"/>
          <w:i/>
          <w:iCs/>
        </w:rPr>
        <w:t>Smart Intelligent Computing and Applications</w:t>
      </w:r>
      <w:r w:rsidRPr="004D1151">
        <w:rPr>
          <w:rFonts w:ascii="Calibri" w:hAnsi="Calibri" w:cs="Calibri"/>
        </w:rPr>
        <w:t xml:space="preserve"> (pp. 413–424). Springer Singapore.</w:t>
      </w:r>
    </w:p>
    <w:p w14:paraId="142B5DDE" w14:textId="77777777" w:rsidR="004D1151" w:rsidRPr="004D1151" w:rsidRDefault="004D1151" w:rsidP="004D1151">
      <w:pPr>
        <w:pStyle w:val="Bibliography"/>
        <w:rPr>
          <w:rFonts w:ascii="Calibri" w:hAnsi="Calibri" w:cs="Calibri"/>
        </w:rPr>
      </w:pPr>
      <w:r w:rsidRPr="004D1151">
        <w:rPr>
          <w:rFonts w:ascii="Calibri" w:hAnsi="Calibri" w:cs="Calibri"/>
        </w:rPr>
        <w:t xml:space="preserve">Keshavrao, R. (2018). Comparative study between existing cloud service providers. </w:t>
      </w:r>
      <w:r w:rsidRPr="004D1151">
        <w:rPr>
          <w:rFonts w:ascii="Calibri" w:hAnsi="Calibri" w:cs="Calibri"/>
          <w:i/>
          <w:iCs/>
        </w:rPr>
        <w:t>International Journal of Advanced Research in Computer Science</w:t>
      </w:r>
      <w:r w:rsidRPr="004D1151">
        <w:rPr>
          <w:rFonts w:ascii="Calibri" w:hAnsi="Calibri" w:cs="Calibri"/>
        </w:rPr>
        <w:t xml:space="preserve">, </w:t>
      </w:r>
      <w:r w:rsidRPr="004D1151">
        <w:rPr>
          <w:rFonts w:ascii="Calibri" w:hAnsi="Calibri" w:cs="Calibri"/>
          <w:i/>
          <w:iCs/>
        </w:rPr>
        <w:t>9</w:t>
      </w:r>
      <w:r w:rsidRPr="004D1151">
        <w:rPr>
          <w:rFonts w:ascii="Calibri" w:hAnsi="Calibri" w:cs="Calibri"/>
        </w:rPr>
        <w:t>(2), 537–539. https://doi.org/10.26483/ijarcs.v9i2.5722</w:t>
      </w:r>
    </w:p>
    <w:p w14:paraId="5EBCBB6E" w14:textId="77777777" w:rsidR="004D1151" w:rsidRPr="004D1151" w:rsidRDefault="004D1151" w:rsidP="004D1151">
      <w:pPr>
        <w:pStyle w:val="Bibliography"/>
        <w:rPr>
          <w:rFonts w:ascii="Calibri" w:hAnsi="Calibri" w:cs="Calibri"/>
        </w:rPr>
      </w:pPr>
      <w:r w:rsidRPr="004D1151">
        <w:rPr>
          <w:rFonts w:ascii="Calibri" w:hAnsi="Calibri" w:cs="Calibri"/>
        </w:rPr>
        <w:t xml:space="preserve">Krishnan, S. P. T., &amp; Gonzalez, J. L. U. (2015). The google cloud platform difference. In S. P. T. Krishnan &amp; J. L. U. Gonzalez (Eds.), </w:t>
      </w:r>
      <w:r w:rsidRPr="004D1151">
        <w:rPr>
          <w:rFonts w:ascii="Calibri" w:hAnsi="Calibri" w:cs="Calibri"/>
          <w:i/>
          <w:iCs/>
        </w:rPr>
        <w:t>Building Your Next Big Thing with Google Cloud Platform: A Guide for Developers and Enterprise Architects</w:t>
      </w:r>
      <w:r w:rsidRPr="004D1151">
        <w:rPr>
          <w:rFonts w:ascii="Calibri" w:hAnsi="Calibri" w:cs="Calibri"/>
        </w:rPr>
        <w:t xml:space="preserve"> (pp. 3–12). https://doi.org/10.1007/978-1-4842-1004-8_1</w:t>
      </w:r>
    </w:p>
    <w:p w14:paraId="096F4421" w14:textId="77777777" w:rsidR="004D1151" w:rsidRPr="004D1151" w:rsidRDefault="004D1151" w:rsidP="004D1151">
      <w:pPr>
        <w:pStyle w:val="Bibliography"/>
        <w:rPr>
          <w:rFonts w:ascii="Calibri" w:hAnsi="Calibri" w:cs="Calibri"/>
        </w:rPr>
      </w:pPr>
      <w:r w:rsidRPr="004D1151">
        <w:rPr>
          <w:rFonts w:ascii="Calibri" w:hAnsi="Calibri" w:cs="Calibri"/>
        </w:rPr>
        <w:t xml:space="preserve">Lane, M., Shrestha, A., &amp; Ali, O. (2017). </w:t>
      </w:r>
      <w:r w:rsidRPr="004D1151">
        <w:rPr>
          <w:rFonts w:ascii="Calibri" w:hAnsi="Calibri" w:cs="Calibri"/>
          <w:i/>
          <w:iCs/>
        </w:rPr>
        <w:t>Managing the risks of data security and privacy in the cloud: A shared responsibility between the cloud service provider and the client organisation</w:t>
      </w:r>
      <w:r w:rsidRPr="004D1151">
        <w:rPr>
          <w:rFonts w:ascii="Calibri" w:hAnsi="Calibri" w:cs="Calibri"/>
        </w:rPr>
        <w:t>. 8.</w:t>
      </w:r>
    </w:p>
    <w:p w14:paraId="0C955F50" w14:textId="77777777" w:rsidR="004D1151" w:rsidRPr="004D1151" w:rsidRDefault="004D1151" w:rsidP="004D1151">
      <w:pPr>
        <w:pStyle w:val="Bibliography"/>
        <w:rPr>
          <w:rFonts w:ascii="Calibri" w:hAnsi="Calibri" w:cs="Calibri"/>
        </w:rPr>
      </w:pPr>
      <w:r w:rsidRPr="004D1151">
        <w:rPr>
          <w:rFonts w:ascii="Calibri" w:hAnsi="Calibri" w:cs="Calibri"/>
        </w:rPr>
        <w:t xml:space="preserve">Mell, P., &amp; </w:t>
      </w:r>
      <w:proofErr w:type="spellStart"/>
      <w:r w:rsidRPr="004D1151">
        <w:rPr>
          <w:rFonts w:ascii="Calibri" w:hAnsi="Calibri" w:cs="Calibri"/>
        </w:rPr>
        <w:t>Grance</w:t>
      </w:r>
      <w:proofErr w:type="spellEnd"/>
      <w:r w:rsidRPr="004D1151">
        <w:rPr>
          <w:rFonts w:ascii="Calibri" w:hAnsi="Calibri" w:cs="Calibri"/>
        </w:rPr>
        <w:t xml:space="preserve">, T. (2011). The NIST Definition of Cloud Computing. </w:t>
      </w:r>
      <w:r w:rsidRPr="004D1151">
        <w:rPr>
          <w:rFonts w:ascii="Calibri" w:hAnsi="Calibri" w:cs="Calibri"/>
          <w:i/>
          <w:iCs/>
        </w:rPr>
        <w:t>National Institute of Standards and Technology</w:t>
      </w:r>
      <w:r w:rsidRPr="004D1151">
        <w:rPr>
          <w:rFonts w:ascii="Calibri" w:hAnsi="Calibri" w:cs="Calibri"/>
        </w:rPr>
        <w:t>, 7.</w:t>
      </w:r>
    </w:p>
    <w:p w14:paraId="597631D0" w14:textId="77777777" w:rsidR="004D1151" w:rsidRPr="004D1151" w:rsidRDefault="004D1151" w:rsidP="004D1151">
      <w:pPr>
        <w:pStyle w:val="Bibliography"/>
        <w:rPr>
          <w:rFonts w:ascii="Calibri" w:hAnsi="Calibri" w:cs="Calibri"/>
        </w:rPr>
      </w:pPr>
      <w:proofErr w:type="spellStart"/>
      <w:r w:rsidRPr="004D1151">
        <w:rPr>
          <w:rFonts w:ascii="Calibri" w:hAnsi="Calibri" w:cs="Calibri"/>
        </w:rPr>
        <w:lastRenderedPageBreak/>
        <w:t>Orvas</w:t>
      </w:r>
      <w:proofErr w:type="spellEnd"/>
      <w:r w:rsidRPr="004D1151">
        <w:rPr>
          <w:rFonts w:ascii="Calibri" w:hAnsi="Calibri" w:cs="Calibri"/>
        </w:rPr>
        <w:t xml:space="preserve">, E. (2018). </w:t>
      </w:r>
      <w:r w:rsidRPr="004D1151">
        <w:rPr>
          <w:rFonts w:ascii="Calibri" w:hAnsi="Calibri" w:cs="Calibri"/>
          <w:i/>
          <w:iCs/>
        </w:rPr>
        <w:t>Moving servers to Google Cloud Platform</w:t>
      </w:r>
      <w:r w:rsidRPr="004D1151">
        <w:rPr>
          <w:rFonts w:ascii="Calibri" w:hAnsi="Calibri" w:cs="Calibri"/>
        </w:rPr>
        <w:t xml:space="preserve"> (p. 39) [Thesis]. Helsinki, Finland: </w:t>
      </w:r>
      <w:proofErr w:type="spellStart"/>
      <w:r w:rsidRPr="004D1151">
        <w:rPr>
          <w:rFonts w:ascii="Calibri" w:hAnsi="Calibri" w:cs="Calibri"/>
        </w:rPr>
        <w:t>Haaga-Helia</w:t>
      </w:r>
      <w:proofErr w:type="spellEnd"/>
      <w:r w:rsidRPr="004D1151">
        <w:rPr>
          <w:rFonts w:ascii="Calibri" w:hAnsi="Calibri" w:cs="Calibri"/>
        </w:rPr>
        <w:t xml:space="preserve"> University.</w:t>
      </w:r>
    </w:p>
    <w:p w14:paraId="2661E9C8" w14:textId="77777777" w:rsidR="004D1151" w:rsidRPr="004D1151" w:rsidRDefault="004D1151" w:rsidP="004D1151">
      <w:pPr>
        <w:pStyle w:val="Bibliography"/>
        <w:rPr>
          <w:rFonts w:ascii="Calibri" w:hAnsi="Calibri" w:cs="Calibri"/>
        </w:rPr>
      </w:pPr>
      <w:r w:rsidRPr="004D1151">
        <w:rPr>
          <w:rFonts w:ascii="Calibri" w:hAnsi="Calibri" w:cs="Calibri"/>
        </w:rPr>
        <w:t xml:space="preserve">Sharma, R., &amp; Trivedi, R. K. (2014). Literature review: Cloud computing –security issues, solution and technologies. </w:t>
      </w:r>
      <w:r w:rsidRPr="004D1151">
        <w:rPr>
          <w:rFonts w:ascii="Calibri" w:hAnsi="Calibri" w:cs="Calibri"/>
          <w:i/>
          <w:iCs/>
        </w:rPr>
        <w:t>International Journal of Engineering Research</w:t>
      </w:r>
      <w:r w:rsidRPr="004D1151">
        <w:rPr>
          <w:rFonts w:ascii="Calibri" w:hAnsi="Calibri" w:cs="Calibri"/>
        </w:rPr>
        <w:t xml:space="preserve">, </w:t>
      </w:r>
      <w:r w:rsidRPr="004D1151">
        <w:rPr>
          <w:rFonts w:ascii="Calibri" w:hAnsi="Calibri" w:cs="Calibri"/>
          <w:i/>
          <w:iCs/>
        </w:rPr>
        <w:t>3</w:t>
      </w:r>
      <w:r w:rsidRPr="004D1151">
        <w:rPr>
          <w:rFonts w:ascii="Calibri" w:hAnsi="Calibri" w:cs="Calibri"/>
        </w:rPr>
        <w:t>(4), 221–225. https://doi.org/10.17950/ijer/v3s4/408</w:t>
      </w:r>
    </w:p>
    <w:p w14:paraId="1E40A5C3" w14:textId="155262BE" w:rsidR="00761E14" w:rsidRPr="00761E14" w:rsidRDefault="00761E14" w:rsidP="00761E14">
      <w:r>
        <w:fldChar w:fldCharType="end"/>
      </w:r>
    </w:p>
    <w:sectPr w:rsidR="00761E14" w:rsidRPr="00761E1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0EB63" w14:textId="77777777" w:rsidR="001A1167" w:rsidRDefault="001A1167" w:rsidP="00AA1C19">
      <w:pPr>
        <w:spacing w:after="0" w:line="240" w:lineRule="auto"/>
      </w:pPr>
      <w:r>
        <w:separator/>
      </w:r>
    </w:p>
  </w:endnote>
  <w:endnote w:type="continuationSeparator" w:id="0">
    <w:p w14:paraId="2EDBCCA9" w14:textId="77777777" w:rsidR="001A1167" w:rsidRDefault="001A1167" w:rsidP="00AA1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3297217"/>
      <w:docPartObj>
        <w:docPartGallery w:val="Page Numbers (Bottom of Page)"/>
        <w:docPartUnique/>
      </w:docPartObj>
    </w:sdtPr>
    <w:sdtEndPr>
      <w:rPr>
        <w:noProof/>
      </w:rPr>
    </w:sdtEndPr>
    <w:sdtContent>
      <w:p w14:paraId="7DE077DF" w14:textId="33CA0ADD" w:rsidR="00AA1C19" w:rsidRDefault="00AA1C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779D02" w14:textId="77777777" w:rsidR="00AA1C19" w:rsidRDefault="00AA1C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7D65C" w14:textId="77777777" w:rsidR="001A1167" w:rsidRDefault="001A1167" w:rsidP="00AA1C19">
      <w:pPr>
        <w:spacing w:after="0" w:line="240" w:lineRule="auto"/>
      </w:pPr>
      <w:r>
        <w:separator/>
      </w:r>
    </w:p>
  </w:footnote>
  <w:footnote w:type="continuationSeparator" w:id="0">
    <w:p w14:paraId="6D8C2252" w14:textId="77777777" w:rsidR="001A1167" w:rsidRDefault="001A1167" w:rsidP="00AA1C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C3C1B"/>
    <w:multiLevelType w:val="hybridMultilevel"/>
    <w:tmpl w:val="0EE83EF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CAD"/>
    <w:rsid w:val="00026EFF"/>
    <w:rsid w:val="00032425"/>
    <w:rsid w:val="00055937"/>
    <w:rsid w:val="00104E16"/>
    <w:rsid w:val="00105FA6"/>
    <w:rsid w:val="001176D0"/>
    <w:rsid w:val="00133F36"/>
    <w:rsid w:val="00176442"/>
    <w:rsid w:val="001A1167"/>
    <w:rsid w:val="001B2CAD"/>
    <w:rsid w:val="001C1633"/>
    <w:rsid w:val="001C1DC8"/>
    <w:rsid w:val="001D57DF"/>
    <w:rsid w:val="001E6D93"/>
    <w:rsid w:val="001F4946"/>
    <w:rsid w:val="0020043B"/>
    <w:rsid w:val="00211F1B"/>
    <w:rsid w:val="00216EB7"/>
    <w:rsid w:val="00220432"/>
    <w:rsid w:val="00241A88"/>
    <w:rsid w:val="00245314"/>
    <w:rsid w:val="00262014"/>
    <w:rsid w:val="002743E8"/>
    <w:rsid w:val="002871B9"/>
    <w:rsid w:val="00297BDC"/>
    <w:rsid w:val="002A272B"/>
    <w:rsid w:val="002A47DE"/>
    <w:rsid w:val="002B43B2"/>
    <w:rsid w:val="002D6095"/>
    <w:rsid w:val="0032178A"/>
    <w:rsid w:val="0035617D"/>
    <w:rsid w:val="00367F2C"/>
    <w:rsid w:val="00383134"/>
    <w:rsid w:val="00383C7F"/>
    <w:rsid w:val="003B7478"/>
    <w:rsid w:val="003D09A4"/>
    <w:rsid w:val="004063D3"/>
    <w:rsid w:val="004523FB"/>
    <w:rsid w:val="00473820"/>
    <w:rsid w:val="004B2042"/>
    <w:rsid w:val="004D1151"/>
    <w:rsid w:val="004F0127"/>
    <w:rsid w:val="004F1815"/>
    <w:rsid w:val="004F3487"/>
    <w:rsid w:val="00507850"/>
    <w:rsid w:val="00514911"/>
    <w:rsid w:val="00526928"/>
    <w:rsid w:val="00573060"/>
    <w:rsid w:val="005D0F3B"/>
    <w:rsid w:val="005E501B"/>
    <w:rsid w:val="00604799"/>
    <w:rsid w:val="00605C99"/>
    <w:rsid w:val="0062433F"/>
    <w:rsid w:val="00643361"/>
    <w:rsid w:val="00643DE1"/>
    <w:rsid w:val="00647CB9"/>
    <w:rsid w:val="00677393"/>
    <w:rsid w:val="00684601"/>
    <w:rsid w:val="006B2333"/>
    <w:rsid w:val="006C7ECB"/>
    <w:rsid w:val="006E6688"/>
    <w:rsid w:val="006E7266"/>
    <w:rsid w:val="006F693C"/>
    <w:rsid w:val="00707F3B"/>
    <w:rsid w:val="00715731"/>
    <w:rsid w:val="00716D7F"/>
    <w:rsid w:val="007324D2"/>
    <w:rsid w:val="007340EB"/>
    <w:rsid w:val="00752666"/>
    <w:rsid w:val="00761E14"/>
    <w:rsid w:val="00763ABC"/>
    <w:rsid w:val="00773371"/>
    <w:rsid w:val="0079310A"/>
    <w:rsid w:val="00796F09"/>
    <w:rsid w:val="007A04B6"/>
    <w:rsid w:val="007B624A"/>
    <w:rsid w:val="007C3774"/>
    <w:rsid w:val="008063AF"/>
    <w:rsid w:val="0083700C"/>
    <w:rsid w:val="0084202B"/>
    <w:rsid w:val="00873965"/>
    <w:rsid w:val="008D058B"/>
    <w:rsid w:val="008D3AD5"/>
    <w:rsid w:val="008D6751"/>
    <w:rsid w:val="008E122E"/>
    <w:rsid w:val="00912508"/>
    <w:rsid w:val="00952FF6"/>
    <w:rsid w:val="00956C51"/>
    <w:rsid w:val="00977001"/>
    <w:rsid w:val="00983538"/>
    <w:rsid w:val="009A54FB"/>
    <w:rsid w:val="009B0C84"/>
    <w:rsid w:val="009C4A77"/>
    <w:rsid w:val="009D3114"/>
    <w:rsid w:val="009E2E00"/>
    <w:rsid w:val="009E6F9D"/>
    <w:rsid w:val="00A01D11"/>
    <w:rsid w:val="00A04B57"/>
    <w:rsid w:val="00A078C4"/>
    <w:rsid w:val="00A277BD"/>
    <w:rsid w:val="00A33D06"/>
    <w:rsid w:val="00A47C74"/>
    <w:rsid w:val="00A516BC"/>
    <w:rsid w:val="00A552DE"/>
    <w:rsid w:val="00A5785B"/>
    <w:rsid w:val="00A6006B"/>
    <w:rsid w:val="00A63170"/>
    <w:rsid w:val="00A65EC1"/>
    <w:rsid w:val="00A700C4"/>
    <w:rsid w:val="00A724FE"/>
    <w:rsid w:val="00A72DC9"/>
    <w:rsid w:val="00A80026"/>
    <w:rsid w:val="00AA1C19"/>
    <w:rsid w:val="00AA3DE3"/>
    <w:rsid w:val="00AB0C14"/>
    <w:rsid w:val="00AC638A"/>
    <w:rsid w:val="00AD1904"/>
    <w:rsid w:val="00AD6E03"/>
    <w:rsid w:val="00B23060"/>
    <w:rsid w:val="00B2622F"/>
    <w:rsid w:val="00B67C23"/>
    <w:rsid w:val="00B8245F"/>
    <w:rsid w:val="00B84D8F"/>
    <w:rsid w:val="00B857ED"/>
    <w:rsid w:val="00B92C7C"/>
    <w:rsid w:val="00BA7FA6"/>
    <w:rsid w:val="00BB3B39"/>
    <w:rsid w:val="00BC4270"/>
    <w:rsid w:val="00BD1263"/>
    <w:rsid w:val="00BF6094"/>
    <w:rsid w:val="00C06A53"/>
    <w:rsid w:val="00C4360A"/>
    <w:rsid w:val="00C46C7F"/>
    <w:rsid w:val="00C66221"/>
    <w:rsid w:val="00C77486"/>
    <w:rsid w:val="00C868C6"/>
    <w:rsid w:val="00CA69E9"/>
    <w:rsid w:val="00CC61F4"/>
    <w:rsid w:val="00CD09FF"/>
    <w:rsid w:val="00CE32FD"/>
    <w:rsid w:val="00D03CCA"/>
    <w:rsid w:val="00D07F3F"/>
    <w:rsid w:val="00D26451"/>
    <w:rsid w:val="00D27821"/>
    <w:rsid w:val="00D32191"/>
    <w:rsid w:val="00D35E78"/>
    <w:rsid w:val="00D45B9C"/>
    <w:rsid w:val="00D550F2"/>
    <w:rsid w:val="00D562B0"/>
    <w:rsid w:val="00D65CA8"/>
    <w:rsid w:val="00D72CD4"/>
    <w:rsid w:val="00D820A0"/>
    <w:rsid w:val="00D86632"/>
    <w:rsid w:val="00D92FF2"/>
    <w:rsid w:val="00DA4FA1"/>
    <w:rsid w:val="00DB590E"/>
    <w:rsid w:val="00DD129D"/>
    <w:rsid w:val="00DF20E5"/>
    <w:rsid w:val="00E02A36"/>
    <w:rsid w:val="00E12F51"/>
    <w:rsid w:val="00E16D9D"/>
    <w:rsid w:val="00E22D56"/>
    <w:rsid w:val="00E321A3"/>
    <w:rsid w:val="00E53199"/>
    <w:rsid w:val="00E56F02"/>
    <w:rsid w:val="00E67154"/>
    <w:rsid w:val="00E82B83"/>
    <w:rsid w:val="00E879FC"/>
    <w:rsid w:val="00EA4018"/>
    <w:rsid w:val="00EA6120"/>
    <w:rsid w:val="00EC2347"/>
    <w:rsid w:val="00ED1B4D"/>
    <w:rsid w:val="00EF7282"/>
    <w:rsid w:val="00F010C1"/>
    <w:rsid w:val="00F01EE4"/>
    <w:rsid w:val="00F12EFC"/>
    <w:rsid w:val="00F433FF"/>
    <w:rsid w:val="00F43993"/>
    <w:rsid w:val="00F5252D"/>
    <w:rsid w:val="00F56062"/>
    <w:rsid w:val="00F57E0E"/>
    <w:rsid w:val="00F6189F"/>
    <w:rsid w:val="00F64BB5"/>
    <w:rsid w:val="00F72030"/>
    <w:rsid w:val="00F96696"/>
    <w:rsid w:val="00FA4F48"/>
    <w:rsid w:val="00FD649F"/>
    <w:rsid w:val="00FE499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04BB1"/>
  <w15:chartTrackingRefBased/>
  <w15:docId w15:val="{5E8260B5-FF93-4073-8ABD-EA868F429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2CAD"/>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D820A0"/>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B2C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2CA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B2CAD"/>
    <w:rPr>
      <w:rFonts w:asciiTheme="majorHAnsi" w:eastAsiaTheme="majorEastAsia" w:hAnsiTheme="majorHAnsi" w:cstheme="majorBidi"/>
      <w:sz w:val="32"/>
      <w:szCs w:val="32"/>
    </w:rPr>
  </w:style>
  <w:style w:type="character" w:styleId="Hyperlink">
    <w:name w:val="Hyperlink"/>
    <w:basedOn w:val="DefaultParagraphFont"/>
    <w:uiPriority w:val="99"/>
    <w:unhideWhenUsed/>
    <w:rsid w:val="00A80026"/>
    <w:rPr>
      <w:color w:val="0563C1" w:themeColor="hyperlink"/>
      <w:u w:val="single"/>
    </w:rPr>
  </w:style>
  <w:style w:type="character" w:styleId="FollowedHyperlink">
    <w:name w:val="FollowedHyperlink"/>
    <w:basedOn w:val="DefaultParagraphFont"/>
    <w:uiPriority w:val="99"/>
    <w:semiHidden/>
    <w:unhideWhenUsed/>
    <w:rsid w:val="00A80026"/>
    <w:rPr>
      <w:color w:val="954F72" w:themeColor="followedHyperlink"/>
      <w:u w:val="single"/>
    </w:rPr>
  </w:style>
  <w:style w:type="paragraph" w:styleId="ListParagraph">
    <w:name w:val="List Paragraph"/>
    <w:basedOn w:val="Normal"/>
    <w:uiPriority w:val="34"/>
    <w:qFormat/>
    <w:rsid w:val="00E02A36"/>
    <w:pPr>
      <w:ind w:left="720"/>
      <w:contextualSpacing/>
    </w:pPr>
  </w:style>
  <w:style w:type="paragraph" w:styleId="Bibliography">
    <w:name w:val="Bibliography"/>
    <w:basedOn w:val="Normal"/>
    <w:next w:val="Normal"/>
    <w:uiPriority w:val="37"/>
    <w:unhideWhenUsed/>
    <w:rsid w:val="00761E14"/>
    <w:pPr>
      <w:spacing w:after="0" w:line="480" w:lineRule="auto"/>
      <w:ind w:left="720" w:hanging="720"/>
    </w:pPr>
  </w:style>
  <w:style w:type="character" w:customStyle="1" w:styleId="Heading2Char">
    <w:name w:val="Heading 2 Char"/>
    <w:basedOn w:val="DefaultParagraphFont"/>
    <w:link w:val="Heading2"/>
    <w:uiPriority w:val="9"/>
    <w:rsid w:val="00D820A0"/>
    <w:rPr>
      <w:rFonts w:asciiTheme="majorHAnsi" w:eastAsiaTheme="majorEastAsia" w:hAnsiTheme="majorHAnsi" w:cstheme="majorBidi"/>
      <w:sz w:val="26"/>
      <w:szCs w:val="26"/>
    </w:rPr>
  </w:style>
  <w:style w:type="paragraph" w:styleId="Header">
    <w:name w:val="header"/>
    <w:basedOn w:val="Normal"/>
    <w:link w:val="HeaderChar"/>
    <w:uiPriority w:val="99"/>
    <w:unhideWhenUsed/>
    <w:rsid w:val="00AA1C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1C19"/>
  </w:style>
  <w:style w:type="paragraph" w:styleId="Footer">
    <w:name w:val="footer"/>
    <w:basedOn w:val="Normal"/>
    <w:link w:val="FooterChar"/>
    <w:uiPriority w:val="99"/>
    <w:unhideWhenUsed/>
    <w:rsid w:val="00AA1C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1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5724495">
      <w:bodyDiv w:val="1"/>
      <w:marLeft w:val="0"/>
      <w:marRight w:val="0"/>
      <w:marTop w:val="0"/>
      <w:marBottom w:val="0"/>
      <w:divBdr>
        <w:top w:val="none" w:sz="0" w:space="0" w:color="auto"/>
        <w:left w:val="none" w:sz="0" w:space="0" w:color="auto"/>
        <w:bottom w:val="none" w:sz="0" w:space="0" w:color="auto"/>
        <w:right w:val="none" w:sz="0" w:space="0" w:color="auto"/>
      </w:divBdr>
    </w:div>
    <w:div w:id="1234395476">
      <w:bodyDiv w:val="1"/>
      <w:marLeft w:val="0"/>
      <w:marRight w:val="0"/>
      <w:marTop w:val="0"/>
      <w:marBottom w:val="0"/>
      <w:divBdr>
        <w:top w:val="none" w:sz="0" w:space="0" w:color="auto"/>
        <w:left w:val="none" w:sz="0" w:space="0" w:color="auto"/>
        <w:bottom w:val="none" w:sz="0" w:space="0" w:color="auto"/>
        <w:right w:val="none" w:sz="0" w:space="0" w:color="auto"/>
      </w:divBdr>
    </w:div>
    <w:div w:id="167464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CFA07-343B-42BB-A770-E624B6DC7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TotalTime>
  <Pages>8</Pages>
  <Words>5788</Words>
  <Characters>3299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137</cp:revision>
  <dcterms:created xsi:type="dcterms:W3CDTF">2019-03-10T01:21:00Z</dcterms:created>
  <dcterms:modified xsi:type="dcterms:W3CDTF">2019-04-07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cwVHNJT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